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2BA1FEB8" w:rsidR="0054295E" w:rsidRDefault="0054295E" w:rsidP="00CC580C">
      <w:pPr>
        <w:pStyle w:val="Heading1"/>
        <w:spacing w:before="0" w:after="240"/>
      </w:pPr>
      <w:r>
        <w:lastRenderedPageBreak/>
        <w:t>Introduction</w:t>
      </w:r>
    </w:p>
    <w:p w14:paraId="35D57E93" w14:textId="354B5F99" w:rsidR="004D04DA" w:rsidRDefault="00832444" w:rsidP="00E4130A">
      <w:pPr>
        <w:spacing w:line="480" w:lineRule="auto"/>
        <w:ind w:firstLine="720"/>
        <w:jc w:val="both"/>
      </w:pPr>
      <w:r>
        <w:t xml:space="preserve">Selective attention is crucial for adaptive behavior </w:t>
      </w:r>
      <w:r w:rsidR="00BD264C">
        <w:t>as</w:t>
      </w:r>
      <w:r>
        <w:t xml:space="preserve"> it enables </w:t>
      </w:r>
      <w:r w:rsidR="00BD264C">
        <w:t xml:space="preserve">enhanced processing of relevant stimuli in our environment, as well as the suppression of irrelevant </w:t>
      </w:r>
      <w:r w:rsidR="00F400E7">
        <w:t>stimuli</w:t>
      </w:r>
      <w:r w:rsidR="004D04DA">
        <w:t xml:space="preserve"> </w:t>
      </w:r>
      <w:r w:rsidR="004D04DA">
        <w:fldChar w:fldCharType="begin" w:fldLock="1"/>
      </w:r>
      <w:r w:rsidR="004D04DA">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rsidR="004D04DA">
        <w:fldChar w:fldCharType="separate"/>
      </w:r>
      <w:r w:rsidR="004D04DA" w:rsidRPr="006A3657">
        <w:rPr>
          <w:noProof/>
        </w:rPr>
        <w:t>(Chun, Golomb, &amp; Turk-Browne, 2011; Desimone &amp; Duncan, 1995)</w:t>
      </w:r>
      <w:r w:rsidR="004D04DA">
        <w:fldChar w:fldCharType="end"/>
      </w:r>
      <w:r w:rsidR="004D04DA">
        <w:t xml:space="preserve">. </w:t>
      </w:r>
      <w:r w:rsidR="00BF4D0C">
        <w:t>This selection depend</w:t>
      </w:r>
      <w:r>
        <w:t>s</w:t>
      </w:r>
      <w:r w:rsidR="00BF4D0C">
        <w:t xml:space="preserve"> on t</w:t>
      </w:r>
      <w:r w:rsidR="004D04DA">
        <w:t>he physical salience of a stimulus</w:t>
      </w:r>
      <w:r>
        <w:t xml:space="preserve"> (e.g., a loud noise)</w:t>
      </w:r>
      <w:r w:rsidR="004D04DA">
        <w:t xml:space="preserve"> or on </w:t>
      </w:r>
      <w:r w:rsidR="009F2B50">
        <w:t xml:space="preserve">people’s </w:t>
      </w:r>
      <w:r w:rsidR="004D04DA">
        <w:t xml:space="preserve">current goals </w:t>
      </w:r>
      <w:r w:rsidR="004D04DA">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rsidR="004D04DA">
        <w:fldChar w:fldCharType="separate"/>
      </w:r>
      <w:r w:rsidR="004D04DA" w:rsidRPr="006A3657">
        <w:rPr>
          <w:noProof/>
        </w:rPr>
        <w:t>(</w:t>
      </w:r>
      <w:r>
        <w:rPr>
          <w:noProof/>
        </w:rPr>
        <w:t xml:space="preserve">e.g., searching for our keys; </w:t>
      </w:r>
      <w:r w:rsidR="004D04DA" w:rsidRPr="006A3657">
        <w:rPr>
          <w:noProof/>
        </w:rPr>
        <w:t>Corbetta &amp; Shulman, 2002; Posner, 1980; Theeuwes, 2010)</w:t>
      </w:r>
      <w:r w:rsidR="004D04DA">
        <w:fldChar w:fldCharType="end"/>
      </w:r>
      <w:r w:rsidR="004D04DA">
        <w:t xml:space="preserve">. </w:t>
      </w:r>
      <w:r>
        <w:t>R</w:t>
      </w:r>
      <w:r w:rsidR="004D04DA">
        <w:t xml:space="preserve">ecent research on the influence of reward history on visual selective attention has provided a potential third mechanism </w:t>
      </w:r>
      <w:r w:rsidR="000474D2">
        <w:t>which</w:t>
      </w:r>
      <w:r w:rsidR="004D04DA">
        <w:t xml:space="preserve"> guides attention </w:t>
      </w:r>
      <w:r w:rsidR="004D04DA">
        <w:fldChar w:fldCharType="begin" w:fldLock="1"/>
      </w:r>
      <w:r w:rsidR="004D04DA">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4D04DA">
        <w:fldChar w:fldCharType="separate"/>
      </w:r>
      <w:r w:rsidR="004D04DA" w:rsidRPr="006E3FAB">
        <w:rPr>
          <w:noProof/>
        </w:rPr>
        <w:t>(Awh, Belopolsky, &amp; Theeuwes, 2012)</w:t>
      </w:r>
      <w:r w:rsidR="004D04DA">
        <w:fldChar w:fldCharType="end"/>
      </w:r>
      <w:r w:rsidR="004D04DA">
        <w:t>. Stimul</w:t>
      </w:r>
      <w:r>
        <w:t>i linked with</w:t>
      </w:r>
      <w:r w:rsidR="004D04DA">
        <w:t xml:space="preserve"> rewards</w:t>
      </w:r>
      <w:r>
        <w:t xml:space="preserve"> (e.g., </w:t>
      </w:r>
      <w:r w:rsidR="00500850">
        <w:t>the logo of our favorite chocolate)</w:t>
      </w:r>
      <w:r w:rsidR="004D04DA">
        <w:t xml:space="preserve"> capture attention independently of</w:t>
      </w:r>
      <w:r w:rsidR="000474D2">
        <w:t xml:space="preserve"> their</w:t>
      </w:r>
      <w:r w:rsidR="004D04DA">
        <w:t xml:space="preserve"> physical salience</w:t>
      </w:r>
      <w:r>
        <w:t>,</w:t>
      </w:r>
      <w:r w:rsidR="004D04DA">
        <w:t xml:space="preserve"> </w:t>
      </w:r>
      <w:r w:rsidR="000474D2">
        <w:t xml:space="preserve">and </w:t>
      </w:r>
      <w:r>
        <w:t xml:space="preserve">can do so even </w:t>
      </w:r>
      <w:r w:rsidR="000474D2">
        <w:t xml:space="preserve">in spite of individual’s goals </w:t>
      </w:r>
      <w:r w:rsidR="008D0FFD">
        <w:fldChar w:fldCharType="begin" w:fldLock="1"/>
      </w:r>
      <w:r w:rsidR="002E3AE3">
        <w:instrText>ADDIN CSL_CITATION {"citationItems":[{"id":"ITEM-1","itemData":{"DOI":"10.1037/bul0000064","ISSN":"00332909","abstract":"This article presents a comprehensive survey of research concerning interactions between associative learning and attention in humans. Four main findings are described. First, attention is biased toward stimuli that predict their consequences reliably (learned predictiveness). This finding is consistent with the approach taken by Mackintosh (1975) in his attentional model of associative learning in nonhuman animals. Second, the strength of this attentional bias is modulated by the value of the outcome (learned value). That is, predictors of high-value outcomes receive especially high levels of attention. Third, the related but opposing idea that uncertainty may result in increased attention to stimuli (Pearce &amp; Hall, 1980), receives less support. This suggests that hybrid models of associative learning, incorporating the mechanisms of both the Mackintosh and Pearce-Hall theories, may not be required to explain data from human participants. Rather, a simpler model, in which attention to stimuli is determined by how strongly they are associated with significant outcomes, goes a long way to account for the data on human attentional learning. The last main finding, and an exciting area for future research and theorizing, is that learned predictiveness and learned value modulate both deliberate attentional focus, and more automatic attentional capture. The automatic influence of learning on attention does not appear to fit the traditional view of attention as being either goal-directed or stimulus-driven. Rather, it suggests a new kind of “derived” attention.","author":[{"dropping-particle":"","family":"Pelley","given":"Mike E.","non-dropping-particle":"Le","parse-names":false,"suffix":""},{"dropping-particle":"","family":"Mitchell","given":"Chris J.","non-dropping-particle":"","parse-names":false,"suffix":""},{"dropping-particle":"","family":"Beesley","given":"Tom","non-dropping-particle":"","parse-names":false,"suffix":""},{"dropping-particle":"","family":"George","given":"David N.","non-dropping-particle":"","parse-names":false,"suffix":""},{"dropping-particle":"","family":"Wills","given":"Andy J.","non-dropping-particle":"","parse-names":false,"suffix":""}],"container-title":"Psychological Bulletin","id":"ITEM-1","issue":"10","issued":{"date-parts":[["2016"]]},"page":"1111-1140","title":"Attention and associative learning in humans: An integrative review","type":"article-journal","volume":"142"},"uris":["http://www.mendeley.com/documents/?uuid=eff9a48f-1b33-4de2-83c3-512675deb9b1"]},{"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 Le Pelley, Mitchell, Beesley, George, &amp; Wills, 2016)","manualFormatting":"(for reviews see: Anderson, 2016; Chelazzi et al., 2013; Failing &amp; Theeuwes, 2017; Le Pelley, Mitchell, Beesley, George, &amp; Wills, 2016)","plainTextFormattedCitation":"(B. A. Anderson, 2016; Chelazzi, Perlato, Santandrea, &amp; Della Libera, 2013; M. Failing &amp; Theeuwes, 2017; Le Pelley, Mitchell, Beesley, George, &amp; Wills, 2016)","previouslyFormattedCitation":"(B. A. Anderson, 2016; Chelazzi, Perlato, Santandrea, &amp; Della Libera, 2013; M. Failing &amp; Theeuwes, 2017; Le Pelley, Mitchell, Beesley, George, &amp; Wills, 2016)"},"properties":{"noteIndex":0},"schema":"https://github.com/citation-style-language/schema/raw/master/csl-citation.json"}</w:instrText>
      </w:r>
      <w:r w:rsidR="008D0FFD">
        <w:fldChar w:fldCharType="separate"/>
      </w:r>
      <w:r w:rsidR="008D0FFD" w:rsidRPr="008D0FFD">
        <w:rPr>
          <w:noProof/>
        </w:rPr>
        <w:t>(</w:t>
      </w:r>
      <w:r w:rsidR="00051CAB">
        <w:rPr>
          <w:noProof/>
        </w:rPr>
        <w:t xml:space="preserve">for reviews see: </w:t>
      </w:r>
      <w:r w:rsidR="008D0FFD" w:rsidRPr="008D0FFD">
        <w:rPr>
          <w:noProof/>
        </w:rPr>
        <w:t xml:space="preserve">Anderson, </w:t>
      </w:r>
      <w:r w:rsidR="00944B59">
        <w:rPr>
          <w:noProof/>
        </w:rPr>
        <w:t xml:space="preserve">2016; Chelazzi et al., 2013; </w:t>
      </w:r>
      <w:r w:rsidR="008D0FFD" w:rsidRPr="008D0FFD">
        <w:rPr>
          <w:noProof/>
        </w:rPr>
        <w:t>Failing &amp; Theeuwes, 2017; Le Pelley, Mitchell, Beesley, George, &amp; Wills, 2016)</w:t>
      </w:r>
      <w:r w:rsidR="008D0FFD">
        <w:fldChar w:fldCharType="end"/>
      </w:r>
      <w:r>
        <w:t xml:space="preserve">. However, the neural mechanisms through which rewards influence attention are not </w:t>
      </w:r>
      <w:r w:rsidR="009F2B50">
        <w:t>fully</w:t>
      </w:r>
      <w:r>
        <w:t xml:space="preserve"> understood. </w:t>
      </w:r>
    </w:p>
    <w:p w14:paraId="12CB901D" w14:textId="60448AC6" w:rsidR="00082D74" w:rsidRDefault="00500850" w:rsidP="00EC1A12">
      <w:pPr>
        <w:spacing w:line="480" w:lineRule="auto"/>
        <w:ind w:firstLine="720"/>
        <w:jc w:val="both"/>
      </w:pPr>
      <w:r>
        <w:t>Objects paired with high rewards are easier to select as targets and harder</w:t>
      </w:r>
      <w:r w:rsidR="00EE20A8">
        <w:t xml:space="preserve"> ignore as distractors</w:t>
      </w:r>
      <w:r w:rsidR="00BF5370">
        <w:t>.</w:t>
      </w:r>
      <w:r>
        <w:t xml:space="preserve"> This is true</w:t>
      </w:r>
      <w:r w:rsidR="006D09B9">
        <w:t xml:space="preserve"> across a number of tasks (e.g., shape-matching, visual search, and spatial-cueing tasks)</w:t>
      </w:r>
      <w:r>
        <w:t xml:space="preserve"> </w:t>
      </w:r>
      <w:r w:rsidR="006D09B9">
        <w:t xml:space="preserve">in which either locations or stimulus features are predictive of rewards </w:t>
      </w:r>
      <w:r w:rsidR="006D09B9">
        <w:fldChar w:fldCharType="begin" w:fldLock="1"/>
      </w:r>
      <w:r w:rsidR="006D09B9">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80/13506285.2014.994252","ISBN":"1350-6285","ISSN":"14640716","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2","issue":"1-2","issued":{"date-parts":[["2015"]]},"page":"41-66","title":"Cognitive control and counterproductive oculomotor capture by reward-related stimuli","type":"article-journal","volume":"23"},"uris":["http://www.mendeley.com/documents/?uuid=c83791d2-0f8b-4233-8a26-dabd050e4f3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Della Libera &amp; Chelazzi, 2009; M. F. Failing &amp; Theeuwes, 2014; Pearson, Donkin, Tran, Most, &amp; Le Pelley, 2015)","manualFormatting":"(Della Libera &amp; Chelazzi, 2009; Failing &amp; Theeuwes, 2014; Pearson, Donkin, Tran, Most, &amp; Le Pelley, 2015)","plainTextFormattedCitation":"(Della Libera &amp; Chelazzi, 2009; M. F. Failing &amp; Theeuwes, 2014; Pearson, Donkin, Tran, Most, &amp; Le Pelley, 2015)","previouslyFormattedCitation":"(Della Libera &amp; Chelazzi, 2009; M. F. Failing &amp; Theeuwes, 2014; Pearson, Donkin, Tran, Most, &amp; Le Pelley, 2015)"},"properties":{"noteIndex":0},"schema":"https://github.com/citation-style-language/schema/raw/master/csl-citation.json"}</w:instrText>
      </w:r>
      <w:r w:rsidR="006D09B9">
        <w:fldChar w:fldCharType="separate"/>
      </w:r>
      <w:r w:rsidR="006D09B9" w:rsidRPr="006D09B9">
        <w:rPr>
          <w:noProof/>
        </w:rPr>
        <w:t>(Della Libera &amp; Chelazzi, 2009; Failing &amp; Theeuwes, 2014; Pearson, Donkin</w:t>
      </w:r>
      <w:r w:rsidR="006D09B9">
        <w:rPr>
          <w:noProof/>
        </w:rPr>
        <w:t>, Tran, Most, &amp; Le Pelley, 2015</w:t>
      </w:r>
      <w:r w:rsidR="006D09B9" w:rsidRPr="006D09B9">
        <w:rPr>
          <w:noProof/>
        </w:rPr>
        <w:t>)</w:t>
      </w:r>
      <w:r w:rsidR="006D09B9">
        <w:fldChar w:fldCharType="end"/>
      </w:r>
      <w:r w:rsidR="006D09B9">
        <w:t xml:space="preserve">, and </w:t>
      </w:r>
      <w:r>
        <w:t xml:space="preserve">even if participants are instructed that </w:t>
      </w:r>
      <w:r w:rsidR="00F400E7">
        <w:t>the previous reward associations are no longer relevant</w:t>
      </w:r>
      <w:r w:rsidR="00BF5370">
        <w:t xml:space="preserve"> </w:t>
      </w:r>
      <w:r w:rsidR="00EE20A8">
        <w:fldChar w:fldCharType="begin" w:fldLock="1"/>
      </w:r>
      <w:r w:rsidR="006D09B9">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rsidR="00EE20A8">
        <w:fldChar w:fldCharType="separate"/>
      </w:r>
      <w:r w:rsidR="00EE20A8" w:rsidRPr="006C0C9B">
        <w:rPr>
          <w:noProof/>
        </w:rPr>
        <w:t>(Anderson, Laurent, &amp; Yantis, 2011)</w:t>
      </w:r>
      <w:r w:rsidR="00EE20A8">
        <w:fldChar w:fldCharType="end"/>
      </w:r>
      <w:r w:rsidR="00EE20A8">
        <w:t>.</w:t>
      </w:r>
      <w:r w:rsidR="006D09B9">
        <w:t xml:space="preserve"> </w:t>
      </w:r>
      <w:r w:rsidR="00082D74">
        <w:t xml:space="preserve">Using electroencephalography in a visual search task it was demonstrated that previous rewards facilitate perceptual activity and lead to an increase in the deployment of attention </w:t>
      </w:r>
      <w:r w:rsidR="00082D74">
        <w:fldChar w:fldCharType="begin" w:fldLock="1"/>
      </w:r>
      <w:r w:rsidR="00082D74">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082D74">
        <w:fldChar w:fldCharType="separate"/>
      </w:r>
      <w:r w:rsidR="00082D74" w:rsidRPr="00545923">
        <w:rPr>
          <w:noProof/>
        </w:rPr>
        <w:t>(Hickey, Chelazzi, &amp; Theeuwes, 2010)</w:t>
      </w:r>
      <w:r w:rsidR="00082D74">
        <w:fldChar w:fldCharType="end"/>
      </w:r>
      <w:r w:rsidR="00082D74">
        <w:t xml:space="preserve">. These authors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w:t>
      </w:r>
      <w:r w:rsidR="00082D74">
        <w:lastRenderedPageBreak/>
        <w:t xml:space="preserve">the location of either the distractor or a target. A similar modulation of the N2pc component was found when object categories were linked to different reward schedules </w:t>
      </w:r>
      <w:r w:rsidR="00082D74">
        <w:fldChar w:fldCharType="begin" w:fldLock="1"/>
      </w:r>
      <w:r w:rsidR="00082D74">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rsidR="00082D74">
        <w:fldChar w:fldCharType="separate"/>
      </w:r>
      <w:r w:rsidR="00082D74" w:rsidRPr="008458D0">
        <w:rPr>
          <w:noProof/>
        </w:rPr>
        <w:t>(Donohue et al., 2016)</w:t>
      </w:r>
      <w:r w:rsidR="00082D74">
        <w:fldChar w:fldCharType="end"/>
      </w:r>
      <w:r w:rsidR="00082D74">
        <w:t xml:space="preserve">. Another ERP study used a training-test design and found a larger P1 component for stimuli associated with high rewards up to 7 days after the training </w:t>
      </w:r>
      <w:r w:rsidR="00082D74">
        <w:fldChar w:fldCharType="begin" w:fldLock="1"/>
      </w:r>
      <w:r w:rsidR="00082D74">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82D74">
        <w:fldChar w:fldCharType="separate"/>
      </w:r>
      <w:r w:rsidR="00082D74" w:rsidRPr="00674F83">
        <w:rPr>
          <w:noProof/>
        </w:rPr>
        <w:t>(MacLean &amp; Giesbrecht, 2015)</w:t>
      </w:r>
      <w:r w:rsidR="00082D74">
        <w:fldChar w:fldCharType="end"/>
      </w:r>
      <w:r w:rsidR="00082D74">
        <w:t xml:space="preserve">.  </w:t>
      </w:r>
      <w:r w:rsidR="002E3AE3">
        <w:t xml:space="preserve">In sum, there is evidence that stimuli paired with rewards capture more attention and that this effect is related to the neural changes at the level of early visual processing. </w:t>
      </w:r>
    </w:p>
    <w:p w14:paraId="1056D653" w14:textId="0163DF05" w:rsidR="00541EE3" w:rsidRDefault="002E3AE3" w:rsidP="00EC1A12">
      <w:pPr>
        <w:spacing w:line="480" w:lineRule="auto"/>
        <w:ind w:firstLine="720"/>
        <w:jc w:val="both"/>
      </w:pPr>
      <w:r>
        <w:t>T</w:t>
      </w:r>
      <w:r w:rsidR="00082D74">
        <w:t>heoretical frameworks explain these results by</w:t>
      </w:r>
      <w:r w:rsidR="00D208A7">
        <w:t xml:space="preserve"> p</w:t>
      </w:r>
      <w:r w:rsidR="00082D74">
        <w:t>roposing</w:t>
      </w:r>
      <w:r w:rsidR="00EC1A12">
        <w:t xml:space="preserve"> that more attention is allocated towards stimuli which are (or used to be) predictive of rewards, while the processing of other stimuli is suppressed </w:t>
      </w:r>
      <w:r w:rsidR="00524556">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rsidR="00524556">
        <w:fldChar w:fldCharType="separate"/>
      </w:r>
      <w:r w:rsidR="00524556" w:rsidRPr="00524556">
        <w:rPr>
          <w:noProof/>
        </w:rPr>
        <w:t>(Anderson, 2016; Awh et al., 2012; Chelazzi et al., 2013; Failing &amp; Theeuwes, 2017)</w:t>
      </w:r>
      <w:r w:rsidR="00524556">
        <w:fldChar w:fldCharType="end"/>
      </w:r>
      <w:r w:rsidR="00EC1A12">
        <w:t xml:space="preserve">. Further, it has been proposed that this effect relies on the plasticity of the visual cortex </w:t>
      </w:r>
      <w:r w:rsidR="00EC1A12">
        <w:fldChar w:fldCharType="begin" w:fldLock="1"/>
      </w:r>
      <w:r w:rsidR="00524556">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EC1A12">
        <w:fldChar w:fldCharType="separate"/>
      </w:r>
      <w:r w:rsidR="00EC1A12" w:rsidRPr="00EC1A12">
        <w:rPr>
          <w:noProof/>
        </w:rPr>
        <w:t>(Roelfsema, van Ooyen, &amp; Watanabe, 2010)</w:t>
      </w:r>
      <w:r w:rsidR="00EC1A12">
        <w:fldChar w:fldCharType="end"/>
      </w:r>
      <w:r w:rsidR="00EC1A12">
        <w:t xml:space="preserve">. However, the existing EEG studies were not able to assess the simultaneous competition for attention of the stimuli linked to different reward schedules. Further, the existing EEG studies have largely focused on paradigms in which the rewarded features </w:t>
      </w:r>
      <w:r w:rsidR="00A53C77">
        <w:t>(e.g., different colors) are organized in a visual search array, thus making it challenging to fully disentangle the effects of feature-based and spatial attention.</w:t>
      </w:r>
      <w:r w:rsidR="009936F9">
        <w:t xml:space="preserve"> </w:t>
      </w:r>
      <w:r w:rsidR="00825ECE">
        <w:t xml:space="preserve">By presenting a set of stimuli in an array the existing EEG studies have been able to investigate the neural activity in cases when the reward-associated stimulus is present as a target or a distractor, but not how stimuli linked to different reward schedules are simultaneously </w:t>
      </w:r>
      <w:r>
        <w:t>compete for attentional resources</w:t>
      </w:r>
      <w:r w:rsidR="00825ECE">
        <w:t xml:space="preserve">. </w:t>
      </w:r>
      <w:r>
        <w:t xml:space="preserve">However, there is evidence from an fMRI experiment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Peelen, Hickey, &amp; Peelen, 2015)"},"properties":{"noteIndex":0},"schema":"https://github.com/citation-style-language/schema/raw/master/csl-citation.json"}</w:instrText>
      </w:r>
      <w:r>
        <w:fldChar w:fldCharType="separate"/>
      </w:r>
      <w:r w:rsidRPr="002E3AE3">
        <w:rPr>
          <w:noProof/>
        </w:rPr>
        <w:t>(Hickey &amp; Peelen, 2015)</w:t>
      </w:r>
      <w:r>
        <w:fldChar w:fldCharType="end"/>
      </w:r>
      <w:r>
        <w:t xml:space="preserve"> </w:t>
      </w:r>
      <w:r w:rsidR="00541EE3">
        <w:t>that representation</w:t>
      </w:r>
      <w:r>
        <w:t>s</w:t>
      </w:r>
      <w:r w:rsidR="00541EE3">
        <w:t xml:space="preserve"> of objects (cars, trees, or people in naturalistic images) in object-selective visual cortex paired with high rewards </w:t>
      </w:r>
      <w:r>
        <w:t>are</w:t>
      </w:r>
      <w:r w:rsidR="00541EE3">
        <w:t xml:space="preserve"> enhanced, while the representation of objects paired with low rewards </w:t>
      </w:r>
      <w:r>
        <w:t>are</w:t>
      </w:r>
      <w:r w:rsidR="00541EE3">
        <w:t xml:space="preserve"> suppressed</w:t>
      </w:r>
      <w:r w:rsidR="00EC1A12">
        <w:t xml:space="preserve">. </w:t>
      </w:r>
    </w:p>
    <w:p w14:paraId="25DAC3C0" w14:textId="4B14616C" w:rsidR="00EE20A8" w:rsidRDefault="000801F7" w:rsidP="00E4130A">
      <w:pPr>
        <w:spacing w:line="480" w:lineRule="auto"/>
        <w:ind w:firstLine="720"/>
        <w:jc w:val="both"/>
      </w:pPr>
      <w:r>
        <w:lastRenderedPageBreak/>
        <w:t xml:space="preserve">In this study we </w:t>
      </w:r>
      <w:r w:rsidR="00DB6A95">
        <w:t>sought</w:t>
      </w:r>
      <w:r>
        <w:t xml:space="preserve"> to directly compare the simultaneous processing of the features linked to different reward schedules. Furthermore, we compared how goal-directed attention is influenced by rewards</w:t>
      </w:r>
      <w:r w:rsidR="009936F9">
        <w:t xml:space="preserve"> (training phase) and by previous reward associations once rewards are no longer available (test phase)</w:t>
      </w:r>
      <w:r>
        <w:t xml:space="preserve">. </w:t>
      </w:r>
      <w:r w:rsidR="00887A38">
        <w:t xml:space="preserve">We did so by </w:t>
      </w:r>
      <w:r w:rsidR="001D293D">
        <w:t>investigating</w:t>
      </w:r>
      <w:r w:rsidR="00EE20A8">
        <w:t xml:space="preserve"> the simultaneous deployment of attention to the stimuli</w:t>
      </w:r>
      <w:r w:rsidR="001D293D">
        <w:t xml:space="preserve"> currently or previously</w:t>
      </w:r>
      <w:r w:rsidR="00EE20A8">
        <w:t xml:space="preserve"> linked to high or low probability</w:t>
      </w:r>
      <w:r w:rsidR="001D293D">
        <w:t xml:space="preserve"> of earning a monetary reward</w:t>
      </w:r>
      <w:r w:rsidR="00EE20A8">
        <w:t xml:space="preserve">. </w:t>
      </w:r>
      <w:r w:rsidR="00FD25AD">
        <w:t>To this end, w</w:t>
      </w:r>
      <w:r w:rsidR="00EE20A8">
        <w:t>e used steady-state visual evoked potentials (SSVEPs) to track stimulus processing in early visual cortex. SSVEPs represent the oscillatory response of the visual cortex to flickering stimuli</w:t>
      </w:r>
      <w:r w:rsidR="009552B1">
        <w:t xml:space="preserve"> </w:t>
      </w:r>
      <w:r w:rsidR="009552B1">
        <w:fldChar w:fldCharType="begin" w:fldLock="1"/>
      </w:r>
      <w:r w:rsidR="00B06880">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9552B1">
        <w:fldChar w:fldCharType="separate"/>
      </w:r>
      <w:r w:rsidR="009552B1" w:rsidRPr="009552B1">
        <w:rPr>
          <w:noProof/>
        </w:rPr>
        <w:t>(Norcia, Appelbaum, Ales, Cottereau, &amp; Rossion, 2015)</w:t>
      </w:r>
      <w:r w:rsidR="009552B1">
        <w:fldChar w:fldCharType="end"/>
      </w:r>
      <w:r w:rsidR="00EE20A8">
        <w:t xml:space="preserve">. </w:t>
      </w:r>
      <w:r w:rsidR="00BA68BB">
        <w:t xml:space="preserve">They provide a continuous measure of feature-based attention deployment across multiple stimuli simultaneously, and are a reliably modulated by goals such as paying attention to a certain stimulus feature </w:t>
      </w:r>
      <w:r w:rsidR="00BA68BB">
        <w:fldChar w:fldCharType="begin" w:fldLock="1"/>
      </w:r>
      <w:r w:rsidR="00BA68BB">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BA68BB">
        <w:fldChar w:fldCharType="separate"/>
      </w:r>
      <w:r w:rsidR="00BA68BB" w:rsidRPr="00C06628">
        <w:rPr>
          <w:noProof/>
        </w:rPr>
        <w:t>(Andersen &amp; Müller, 2010)</w:t>
      </w:r>
      <w:r w:rsidR="00BA68BB">
        <w:fldChar w:fldCharType="end"/>
      </w:r>
      <w:r w:rsidR="00BA68BB">
        <w:t>.</w:t>
      </w:r>
      <w:r w:rsidR="00EE20A8">
        <w:t xml:space="preserve"> </w:t>
      </w:r>
      <w:r w:rsidR="00C153CF">
        <w:t>Here</w:t>
      </w:r>
      <w:r w:rsidR="00EE20A8">
        <w:t xml:space="preserve"> investigated the simultaneous deployment of attention to two features (red and blue dots) across three phases o</w:t>
      </w:r>
      <w:r w:rsidR="001D293D">
        <w:t xml:space="preserve">f the experiment. </w:t>
      </w:r>
      <w:r w:rsidR="00A92CBA">
        <w:t>On each trial participants were instructed to attend to one of the two colors</w:t>
      </w:r>
      <w:r w:rsidR="007A5705">
        <w:t xml:space="preserve"> and to press a key if the dots of the attended color moved coherently. They performed this task</w:t>
      </w:r>
      <w:r w:rsidR="00A92CBA">
        <w:t xml:space="preserve"> firs</w:t>
      </w:r>
      <w:r w:rsidR="007A5705">
        <w:t>t without any reward (baseline) and</w:t>
      </w:r>
      <w:r w:rsidR="00A92CBA">
        <w:t xml:space="preserve"> then with each color associated with different probabilities of earning a rewards (</w:t>
      </w:r>
      <w:r w:rsidR="00F032A7">
        <w:t>training</w:t>
      </w:r>
      <w:r w:rsidR="00A92CBA">
        <w:t>). In the last phase (</w:t>
      </w:r>
      <w:r w:rsidR="00F032A7">
        <w:t>test</w:t>
      </w:r>
      <w:r w:rsidR="00A92CBA">
        <w:t xml:space="preserve">), participants were informed that they would not earn any more rewards. This design enabled us to investigate the influence of reward on attention simultaneously for both features. </w:t>
      </w:r>
    </w:p>
    <w:p w14:paraId="499F8EB7" w14:textId="7C3DA624" w:rsidR="007A5705" w:rsidRDefault="007A5705" w:rsidP="00E4130A">
      <w:pPr>
        <w:spacing w:line="480" w:lineRule="auto"/>
        <w:ind w:firstLine="720"/>
        <w:jc w:val="both"/>
      </w:pPr>
      <w:r>
        <w:t xml:space="preserve">In this setting the theoretical accounts of reward-attention interactions predict that the amount of attention toward the high reward feature will increase (attentional facilitation), while the amount of attention allocated toward the low reward feature will decrease (attentional suppression) in the training phase compared to the baseline phase. Further, it is possible that this effect will remain even when participants are aware that no more rewards can be earned (test phase). The use </w:t>
      </w:r>
      <w:r>
        <w:lastRenderedPageBreak/>
        <w:t xml:space="preserve">of the SSVEPs in the current paradigm allowed us to test the facilitation and suppression simultaneously on each trial as two features compete for attention. </w:t>
      </w:r>
    </w:p>
    <w:p w14:paraId="00B5A0A1" w14:textId="77777777" w:rsidR="00EE20A8" w:rsidRPr="00EE20A8" w:rsidRDefault="00EE20A8" w:rsidP="00EE20A8"/>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w:t>
      </w:r>
      <w:r w:rsidR="00704050">
        <w:lastRenderedPageBreak/>
        <w:t xml:space="preserve">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w:t>
      </w:r>
      <w:r w:rsidR="002749F6">
        <w:lastRenderedPageBreak/>
        <w:t xml:space="preserve">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028F2D2" w:rsidR="002749F6" w:rsidRDefault="002749F6" w:rsidP="002749F6">
      <w:pPr>
        <w:spacing w:line="480" w:lineRule="auto"/>
        <w:ind w:firstLine="720"/>
        <w:jc w:val="both"/>
      </w:pPr>
      <w:r w:rsidRPr="00695F22">
        <w:t xml:space="preserve">This experiment was realized using Cogent 2000 developed by the Cogent 2000 team at the FIL and the ICN and Cogent Graphics developed by John </w:t>
      </w:r>
      <w:proofErr w:type="spellStart"/>
      <w:r w:rsidRPr="00695F22">
        <w:t>Romaya</w:t>
      </w:r>
      <w:proofErr w:type="spellEnd"/>
      <w:r w:rsidRPr="00695F22">
        <w:t xml:space="preserve"> at the LON at the </w:t>
      </w:r>
      <w:proofErr w:type="spellStart"/>
      <w:r w:rsidRPr="00695F22">
        <w:t>Wellcome</w:t>
      </w:r>
      <w:proofErr w:type="spellEnd"/>
      <w:r w:rsidRPr="00695F22">
        <w:t xml:space="preserve"> Department of Imaging Neuroscience</w:t>
      </w:r>
      <w:r>
        <w:t>.</w:t>
      </w:r>
      <w:r w:rsidR="00FE7621" w:rsidRPr="00FE7621">
        <w:t xml:space="preserve"> </w:t>
      </w:r>
    </w:p>
    <w:p w14:paraId="39094CBE" w14:textId="1DF855AE" w:rsidR="005509D4" w:rsidRDefault="00FE7621" w:rsidP="002749F6">
      <w:pPr>
        <w:spacing w:line="480" w:lineRule="auto"/>
        <w:ind w:firstLine="720"/>
        <w:jc w:val="both"/>
      </w:pPr>
      <w:commentRangeStart w:id="0"/>
      <w:r w:rsidRPr="00FE7621">
        <w:drawing>
          <wp:anchor distT="0" distB="0" distL="114300" distR="114300" simplePos="0" relativeHeight="251677696" behindDoc="0" locked="0" layoutInCell="1" allowOverlap="1" wp14:anchorId="4F6F9E1E" wp14:editId="7D18E865">
            <wp:simplePos x="0" y="0"/>
            <wp:positionH relativeFrom="column">
              <wp:posOffset>52705</wp:posOffset>
            </wp:positionH>
            <wp:positionV relativeFrom="paragraph">
              <wp:posOffset>208280</wp:posOffset>
            </wp:positionV>
            <wp:extent cx="5972810" cy="2005965"/>
            <wp:effectExtent l="0" t="0" r="8890" b="0"/>
            <wp:wrapTopAndBottom/>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a:graphicData>
            </a:graphic>
          </wp:anchor>
        </w:drawing>
      </w:r>
      <w:commentRangeEnd w:id="0"/>
      <w:r w:rsidR="0052624A">
        <w:rPr>
          <w:rStyle w:val="CommentReference"/>
        </w:rPr>
        <w:commentReference w:id="0"/>
      </w:r>
    </w:p>
    <w:p w14:paraId="0E45C2E5" w14:textId="77777777" w:rsidR="005E0446" w:rsidRDefault="005E0446" w:rsidP="005E0446">
      <w:pPr>
        <w:spacing w:line="276" w:lineRule="auto"/>
        <w:rPr>
          <w:b/>
          <w:sz w:val="20"/>
          <w:lang w:val="da-DK"/>
        </w:rPr>
      </w:pPr>
    </w:p>
    <w:p w14:paraId="59AD0E82" w14:textId="1937D727" w:rsidR="00917742" w:rsidRPr="00FE7621" w:rsidRDefault="00917742" w:rsidP="005E0446">
      <w:pPr>
        <w:spacing w:line="276" w:lineRule="auto"/>
        <w:jc w:val="both"/>
        <w:rPr>
          <w:sz w:val="20"/>
          <w:lang w:val="da-DK"/>
        </w:rPr>
      </w:pPr>
      <w:r w:rsidRPr="00917742">
        <w:rPr>
          <w:b/>
          <w:sz w:val="20"/>
          <w:lang w:val="da-DK"/>
        </w:rPr>
        <w:t xml:space="preserve">Figure 1. </w:t>
      </w:r>
      <w:r w:rsidR="00FE7621">
        <w:rPr>
          <w:b/>
          <w:sz w:val="20"/>
          <w:lang w:val="da-DK"/>
        </w:rPr>
        <w:t>Depiction of a signle trial and the phases of the experiment</w:t>
      </w:r>
      <w:r w:rsidRPr="00917742">
        <w:rPr>
          <w:b/>
          <w:sz w:val="20"/>
          <w:lang w:val="da-DK"/>
        </w:rPr>
        <w:t xml:space="preserve">. </w:t>
      </w:r>
      <w:r w:rsidR="00FE7621">
        <w:rPr>
          <w:b/>
          <w:sz w:val="20"/>
          <w:lang w:val="da-DK"/>
        </w:rPr>
        <w:t xml:space="preserve">A) </w:t>
      </w:r>
      <w:r w:rsidR="00FE7621">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sidR="00FE7621">
        <w:rPr>
          <w:b/>
          <w:sz w:val="20"/>
          <w:lang w:val="da-DK"/>
        </w:rPr>
        <w:t>B)</w:t>
      </w:r>
      <w:r w:rsidR="00FE7621">
        <w:rPr>
          <w:sz w:val="20"/>
          <w:lang w:val="da-DK"/>
        </w:rPr>
        <w:t xml:space="preserve"> The experiment started with a practice </w:t>
      </w:r>
      <w:r w:rsidR="005E0446">
        <w:rPr>
          <w:sz w:val="20"/>
          <w:lang w:val="da-DK"/>
        </w:rPr>
        <w:t xml:space="preserve">and a baseline </w:t>
      </w:r>
      <w:r w:rsidR="00FE7621">
        <w:rPr>
          <w:sz w:val="20"/>
          <w:lang w:val="da-DK"/>
        </w:rPr>
        <w:t xml:space="preserve">block in which the participants </w:t>
      </w:r>
      <w:r w:rsidR="005E0446">
        <w:rPr>
          <w:sz w:val="20"/>
          <w:lang w:val="da-DK"/>
        </w:rPr>
        <w:t xml:space="preserve">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1"/>
      <w:r>
        <w:t xml:space="preserve">Behavior </w:t>
      </w:r>
      <w:commentRangeEnd w:id="1"/>
      <w:r>
        <w:rPr>
          <w:rStyle w:val="CommentReference"/>
          <w:rFonts w:eastAsiaTheme="minorHAnsi" w:cs="Times New Roman"/>
          <w:b w:val="0"/>
        </w:rPr>
        <w:commentReference w:id="1"/>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2"/>
      <w:r>
        <w:lastRenderedPageBreak/>
        <w:t>EEG recording and pre</w:t>
      </w:r>
      <w:r w:rsidR="00703DB2">
        <w:t>-</w:t>
      </w:r>
      <w:r>
        <w:t>processing</w:t>
      </w:r>
      <w:commentRangeEnd w:id="2"/>
      <w:r w:rsidR="00A44140">
        <w:rPr>
          <w:rStyle w:val="CommentReference"/>
          <w:rFonts w:eastAsiaTheme="minorHAnsi" w:cs="Times New Roman"/>
          <w:b w:val="0"/>
        </w:rPr>
        <w:commentReference w:id="2"/>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3"/>
      <w:r w:rsidR="007A5260">
        <w:t xml:space="preserve">Additional external electrodes were applied to the left and right mastoids, </w:t>
      </w:r>
      <w:commentRangeEnd w:id="3"/>
      <w:r w:rsidR="00314813">
        <w:rPr>
          <w:rStyle w:val="CommentReference"/>
        </w:rPr>
        <w:commentReference w:id="3"/>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2006AF">
        <w:rPr>
          <w:szCs w:val="24"/>
        </w:rPr>
        <w:lastRenderedPageBreak/>
        <w:t>(</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4"/>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4"/>
      <w:r w:rsidR="00314813">
        <w:rPr>
          <w:rStyle w:val="CommentReference"/>
        </w:rPr>
        <w:commentReference w:id="4"/>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5"/>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5"/>
      <w:r w:rsidR="004C379C">
        <w:rPr>
          <w:rStyle w:val="CommentReference"/>
        </w:rPr>
        <w:commentReference w:id="5"/>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w:t>
      </w:r>
      <w:r w:rsidR="00720800" w:rsidRPr="008C39A8">
        <w:lastRenderedPageBreak/>
        <w:t>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and Gaussian likelihood. Four MCMC simulations (“chains”) with 10</w:t>
      </w:r>
      <w:r w:rsidR="00462C5A">
        <w:t>,</w:t>
      </w:r>
      <w:r w:rsidR="00750379">
        <w:t>000 iterations (2</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lastRenderedPageBreak/>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6"/>
      <w:r>
        <w:t>Behavioral results</w:t>
      </w:r>
      <w:commentRangeEnd w:id="6"/>
      <w:r w:rsidR="00917742">
        <w:rPr>
          <w:rStyle w:val="CommentReference"/>
          <w:rFonts w:eastAsiaTheme="minorHAnsi" w:cs="Times New Roman"/>
          <w:b w:val="0"/>
        </w:rPr>
        <w:commentReference w:id="6"/>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7"/>
            <w:r>
              <w:lastRenderedPageBreak/>
              <w:t>Table 1</w:t>
            </w:r>
            <w:commentRangeEnd w:id="7"/>
            <w:r w:rsidR="00917742">
              <w:rPr>
                <w:rStyle w:val="CommentReference"/>
              </w:rPr>
              <w:commentReference w:id="7"/>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p w14:paraId="71258051" w14:textId="1500ADA3" w:rsidR="00EF140D" w:rsidRDefault="005509D4" w:rsidP="007709FE">
      <w:pPr>
        <w:ind w:firstLine="720"/>
      </w:pPr>
      <w:commentRangeStart w:id="8"/>
      <w:r w:rsidRPr="003A0B81">
        <w:rPr>
          <w:noProof/>
        </w:rPr>
        <mc:AlternateContent>
          <mc:Choice Requires="wpg">
            <w:drawing>
              <wp:anchor distT="0" distB="0" distL="114300" distR="114300" simplePos="0" relativeHeight="251664384" behindDoc="0" locked="0" layoutInCell="1" allowOverlap="1" wp14:anchorId="0AE3DD69" wp14:editId="71858379">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B5EE39" id="Group 23" o:spid="_x0000_s1026" style="position:absolute;margin-left:-52.45pt;margin-top:4.1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3"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4"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8"/>
      <w:r w:rsidR="00917742">
        <w:rPr>
          <w:rStyle w:val="CommentReference"/>
        </w:rPr>
        <w:commentReference w:id="8"/>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9"/>
      <w:r>
        <w:t>Hit rates</w:t>
      </w:r>
      <w:del w:id="10" w:author="Antonio Schettino" w:date="2018-08-28T10:15:00Z">
        <w:r w:rsidDel="006F62F4">
          <w:delText xml:space="preserve"> </w:delText>
        </w:r>
      </w:del>
      <w:commentRangeEnd w:id="9"/>
      <w:r w:rsidR="00411041">
        <w:rPr>
          <w:rStyle w:val="CommentReference"/>
          <w:rFonts w:eastAsiaTheme="minorHAnsi" w:cs="Times New Roman"/>
          <w:b w:val="0"/>
        </w:rPr>
        <w:commentReference w:id="9"/>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1"/>
      <w:r w:rsidR="00917742">
        <w:t xml:space="preserve">, it should be noted that this is a signal detection task, so the performance of 50% is not chance level. </w:t>
      </w:r>
      <w:commentRangeEnd w:id="11"/>
      <w:r w:rsidR="0041367D">
        <w:rPr>
          <w:rStyle w:val="CommentReference"/>
        </w:rPr>
        <w:commentReference w:id="11"/>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w:t>
      </w:r>
      <w:r w:rsidR="0078557A">
        <w:lastRenderedPageBreak/>
        <w:t xml:space="preserve">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2"/>
      <w:commentRangeStart w:id="13"/>
      <w:r w:rsidR="00B92561">
        <w:t>more so</w:t>
      </w:r>
      <w:r>
        <w:t xml:space="preserve"> for the low rewarded color</w:t>
      </w:r>
      <w:commentRangeEnd w:id="12"/>
      <w:r w:rsidR="0041367D">
        <w:rPr>
          <w:rStyle w:val="CommentReference"/>
        </w:rPr>
        <w:commentReference w:id="12"/>
      </w:r>
      <w:commentRangeEnd w:id="13"/>
      <w:r w:rsidR="00411041">
        <w:rPr>
          <w:rStyle w:val="CommentReference"/>
        </w:rPr>
        <w:commentReference w:id="13"/>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lastRenderedPageBreak/>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14"/>
      <w:commentRangeStart w:id="15"/>
      <w:r>
        <w:t>and more so in the condition with higher probability of earning a reward</w:t>
      </w:r>
      <w:commentRangeEnd w:id="14"/>
      <w:r w:rsidR="0041367D">
        <w:rPr>
          <w:rStyle w:val="CommentReference"/>
        </w:rPr>
        <w:commentReference w:id="14"/>
      </w:r>
      <w:commentRangeEnd w:id="15"/>
      <w:r w:rsidR="00411041">
        <w:rPr>
          <w:rStyle w:val="CommentReference"/>
        </w:rPr>
        <w:commentReference w:id="15"/>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Style w:val="Normal"/>
          <w:rFonts w:eastAsia="Times New Roman"/>
          <w:snapToGrid w:val="0"/>
          <w:color w:val="000000"/>
          <w:w w:val="0"/>
          <w:sz w:val="0"/>
          <w:szCs w:val="0"/>
          <w:u w:color="000000"/>
          <w:bdr w:val="none" w:sz="0" w:space="0" w:color="000000"/>
          <w:shd w:val="clear" w:color="000000" w:fill="000000"/>
          <w:lang w:val="x-none" w:eastAsia="x-none" w:bidi="x-none"/>
        </w:rPr>
        <w:lastRenderedPageBreak/>
        <w:t xml:space="preserve"> </w:t>
      </w:r>
      <w:commentRangeStart w:id="16"/>
      <w:r w:rsidRPr="00DF5EDD">
        <w:rPr>
          <w:noProof/>
        </w:rPr>
        <w:drawing>
          <wp:inline distT="0" distB="0" distL="0" distR="0" wp14:anchorId="2AA6C60A" wp14:editId="0CB0562C">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16"/>
    </w:p>
    <w:p w14:paraId="18F62F57" w14:textId="5574CBDF" w:rsidR="00E1045E" w:rsidRPr="00F36223" w:rsidRDefault="00DF5EDD" w:rsidP="00C03E65">
      <w:pPr>
        <w:spacing w:line="480" w:lineRule="auto"/>
        <w:jc w:val="both"/>
        <w:rPr>
          <w:sz w:val="20"/>
          <w:szCs w:val="20"/>
        </w:rPr>
      </w:pPr>
      <w:r>
        <w:rPr>
          <w:rStyle w:val="CommentReference"/>
        </w:rPr>
        <w:commentReference w:id="16"/>
      </w:r>
      <w:bookmarkStart w:id="17" w:name="_GoBack"/>
      <w:bookmarkEnd w:id="17"/>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lastRenderedPageBreak/>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w:lastRenderedPageBreak/>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w:t>
            </w:r>
            <w:proofErr w:type="spellStart"/>
            <w:r>
              <w:t>a.u</w:t>
            </w:r>
            <w:proofErr w:type="spellEnd"/>
            <w:r>
              <w:t>.)</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lastRenderedPageBreak/>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w:t>
      </w:r>
      <w:r w:rsidR="004D7E75">
        <w:lastRenderedPageBreak/>
        <w:t xml:space="preserve">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4757875A" w14:textId="7EFAE7E4" w:rsidR="00410220" w:rsidRDefault="0053165D" w:rsidP="00E4130A">
      <w:pPr>
        <w:spacing w:line="480" w:lineRule="auto"/>
        <w:jc w:val="both"/>
      </w:pPr>
      <w:r>
        <w:tab/>
        <w:t>Our results show that rewards influence the deployment of voluntary attention at both behavioral and neural level</w:t>
      </w:r>
      <w:r w:rsidR="0022579B">
        <w:t>s</w:t>
      </w:r>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w:t>
      </w:r>
      <w:r w:rsidR="00410220">
        <w:lastRenderedPageBreak/>
        <w:t xml:space="preserve">absence of rewards in the </w:t>
      </w:r>
      <w:r w:rsidR="00C153CF">
        <w:t>test</w:t>
      </w:r>
      <w:r w:rsidR="00410220">
        <w:t xml:space="preserve"> phase did not influence behavior. </w:t>
      </w:r>
      <w:commentRangeStart w:id="18"/>
      <w:r w:rsidR="00410220">
        <w:t>This result provides a conceptual replication</w:t>
      </w:r>
      <w:commentRangeEnd w:id="18"/>
      <w:r w:rsidR="0022579B">
        <w:rPr>
          <w:rStyle w:val="CommentReference"/>
        </w:rPr>
        <w:commentReference w:id="18"/>
      </w:r>
      <w:r w:rsidR="00410220">
        <w:t xml:space="preserve"> of the value-driven effects found in </w:t>
      </w:r>
      <w:r w:rsidR="00A902AD">
        <w:t>studies using</w:t>
      </w:r>
      <w:r w:rsidR="00410220">
        <w:t xml:space="preserve"> visual search and cueing tasks </w:t>
      </w:r>
      <w:r w:rsidR="00410220">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w:t>
      </w:r>
      <w:commentRangeStart w:id="19"/>
      <w:r w:rsidR="00410220">
        <w:t xml:space="preserve">This replication is significant given the large differences between our task and the previously used tasks. </w:t>
      </w:r>
      <w:commentRangeEnd w:id="19"/>
      <w:r w:rsidR="0039218C">
        <w:rPr>
          <w:rStyle w:val="CommentReference"/>
        </w:rPr>
        <w:commentReference w:id="19"/>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20"/>
      <w:r w:rsidR="00410220">
        <w:t xml:space="preserve">This result thus provides additional support to the robustness of the value-driven attentional effects </w:t>
      </w:r>
      <w:commentRangeEnd w:id="20"/>
      <w:r w:rsidR="0039218C">
        <w:rPr>
          <w:rStyle w:val="CommentReference"/>
        </w:rPr>
        <w:commentReference w:id="20"/>
      </w:r>
      <w:r w:rsidR="00410220">
        <w:fldChar w:fldCharType="begin" w:fldLock="1"/>
      </w:r>
      <w:r w:rsidR="002E3AE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1" w:author="Gilles Pourtois" w:date="2019-02-12T14:41:00Z">
        <w:r w:rsidR="0039218C">
          <w:t xml:space="preserve">gating </w:t>
        </w:r>
      </w:ins>
      <w:r w:rsidR="0046723F">
        <w:t xml:space="preserve">effect was modulated by </w:t>
      </w:r>
      <w:del w:id="22" w:author="Gilles Pourtois" w:date="2019-02-12T14:41:00Z">
        <w:r w:rsidR="0046723F" w:rsidDel="0039218C">
          <w:delText xml:space="preserve">the introduction of </w:delText>
        </w:r>
      </w:del>
      <w:r w:rsidR="0046723F">
        <w:t>reward</w:t>
      </w:r>
      <w:del w:id="23"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24" w:author="Gilles Pourtois" w:date="2019-02-12T14:42:00Z">
        <w:r w:rsidR="0039218C">
          <w:t>the</w:t>
        </w:r>
      </w:ins>
      <w:del w:id="25"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26"/>
      <w:r w:rsidR="00CD3D93">
        <w:t xml:space="preserve">This result further corroborates models of cognitive control </w:t>
      </w:r>
      <w:commentRangeEnd w:id="26"/>
      <w:r w:rsidR="0039218C">
        <w:rPr>
          <w:rStyle w:val="CommentReference"/>
        </w:rPr>
        <w:commentReference w:id="26"/>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2BB363AC"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2E3AE3">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et al., 2015)"},"properties":{"noteIndex":0},"schema":"https://github.com/citation-style-language/schema/raw/master/csl-citation.json"}</w:instrText>
      </w:r>
      <w:r>
        <w:fldChar w:fldCharType="separate"/>
      </w:r>
      <w:r w:rsidRPr="00CD3D93">
        <w:rPr>
          <w:noProof/>
        </w:rPr>
        <w:t xml:space="preserve">(Hickey et al., 2010; Hickey, </w:t>
      </w:r>
      <w:r w:rsidRPr="00CD3D93">
        <w:rPr>
          <w:noProof/>
        </w:rPr>
        <w:lastRenderedPageBreak/>
        <w:t>Peelen, Hickey, &amp; Peelen, 2015)</w:t>
      </w:r>
      <w:r>
        <w:fldChar w:fldCharType="end"/>
      </w:r>
      <w:r>
        <w:t xml:space="preserve">. </w:t>
      </w:r>
      <w:commentRangeStart w:id="27"/>
      <w:r w:rsidR="0043206E">
        <w:t xml:space="preserve">One of the possible explanations for this result is that it is due to the high difficulty of our task. </w:t>
      </w:r>
      <w:commentRangeEnd w:id="27"/>
      <w:r w:rsidR="0039218C">
        <w:rPr>
          <w:rStyle w:val="CommentReference"/>
        </w:rPr>
        <w:commentReference w:id="27"/>
      </w:r>
      <w:r w:rsidR="0043206E">
        <w:t xml:space="preserve">As can be seen from the behavioral data, on average participants </w:t>
      </w:r>
      <w:del w:id="28" w:author="Gilles Pourtois" w:date="2019-02-12T14:47:00Z">
        <w:r w:rsidR="0043206E" w:rsidDel="0039218C">
          <w:delText>were able to correctly detect only</w:delText>
        </w:r>
      </w:del>
      <w:ins w:id="29" w:author="Gilles Pourtois" w:date="2019-02-12T14:47:00Z">
        <w:r w:rsidR="0039218C">
          <w:t>had</w:t>
        </w:r>
      </w:ins>
      <w:r w:rsidR="0043206E">
        <w:t xml:space="preserve"> 60% </w:t>
      </w:r>
      <w:ins w:id="30" w:author="Gilles Pourtois" w:date="2019-02-12T14:47:00Z">
        <w:r w:rsidR="0039218C">
          <w:t>correct responses</w:t>
        </w:r>
      </w:ins>
      <w:del w:id="31" w:author="Gilles Pourtois" w:date="2019-02-12T14:47:00Z">
        <w:r w:rsidR="0043206E" w:rsidDel="0039218C">
          <w:delText>of dot movements</w:delText>
        </w:r>
      </w:del>
      <w:r w:rsidR="0043206E">
        <w:t xml:space="preserve">. </w:t>
      </w:r>
      <w:commentRangeStart w:id="32"/>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2"/>
      <w:r w:rsidR="0039218C">
        <w:rPr>
          <w:rStyle w:val="CommentReference"/>
        </w:rPr>
        <w:commentReference w:id="32"/>
      </w:r>
    </w:p>
    <w:p w14:paraId="69039E93" w14:textId="7A1FC3B3"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w:t>
      </w:r>
      <w:r w:rsidR="00C153CF">
        <w:t>test</w:t>
      </w:r>
      <w:r w:rsidR="00B754E8">
        <w:t xml:space="preserve">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w:t>
      </w:r>
      <w:r w:rsidR="00C153CF">
        <w:t>test</w:t>
      </w:r>
      <w:r w:rsidR="00B754E8">
        <w:t xml:space="preserve">.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3"/>
      <w:r w:rsidR="00B754E8">
        <w:t xml:space="preserve">by the value-based </w:t>
      </w:r>
      <w:r>
        <w:t xml:space="preserve">attention </w:t>
      </w:r>
      <w:r w:rsidR="00B754E8">
        <w:t>account, but in line with the prediction made by cognitive control models</w:t>
      </w:r>
      <w:commentRangeEnd w:id="33"/>
      <w:r w:rsidR="00BA5A51">
        <w:rPr>
          <w:rStyle w:val="CommentReference"/>
        </w:rPr>
        <w:commentReference w:id="33"/>
      </w:r>
      <w:r w:rsidR="00B754E8">
        <w:t xml:space="preserve">. </w:t>
      </w:r>
      <w:commentRangeStart w:id="34"/>
      <w:r w:rsidR="00004924">
        <w:t xml:space="preserve">Namely, the value-driven attentional account posits that linking stimuli to high reward probability induces a long lasting attentional bias toward such stimuli. </w:t>
      </w:r>
      <w:commentRangeEnd w:id="34"/>
      <w:r w:rsidR="00BA5A51">
        <w:rPr>
          <w:rStyle w:val="CommentReference"/>
        </w:rPr>
        <w:commentReference w:id="34"/>
      </w:r>
      <w:r w:rsidR="00004924">
        <w:t xml:space="preserve">However, our data suggests the opposite. Attention is flexibly </w:t>
      </w:r>
      <w:commentRangeStart w:id="35"/>
      <w:r w:rsidR="00004924">
        <w:t xml:space="preserve">deployed in order to maximize the probability of obtaining a reward, but then goes back to the baseline levels once the possibility of earning rewards is gone. </w:t>
      </w:r>
      <w:commentRangeEnd w:id="35"/>
      <w:r w:rsidR="00BA5A51">
        <w:rPr>
          <w:rStyle w:val="CommentReference"/>
        </w:rPr>
        <w:commentReference w:id="35"/>
      </w:r>
    </w:p>
    <w:p w14:paraId="5062F622" w14:textId="445FBFDC" w:rsidR="003A042E" w:rsidRDefault="003A042E" w:rsidP="00E4130A">
      <w:pPr>
        <w:spacing w:line="480" w:lineRule="auto"/>
        <w:ind w:firstLine="720"/>
        <w:jc w:val="both"/>
      </w:pPr>
      <w:commentRangeStart w:id="36"/>
      <w:r>
        <w:lastRenderedPageBreak/>
        <w:t xml:space="preserve">These results point to the importance of several factors in the allocation of attention based on goals and reward history. </w:t>
      </w:r>
      <w:commentRangeEnd w:id="36"/>
      <w:r w:rsidR="00BA5A51">
        <w:rPr>
          <w:rStyle w:val="CommentReference"/>
        </w:rPr>
        <w:commentReference w:id="36"/>
      </w:r>
      <w:commentRangeStart w:id="37"/>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37"/>
      <w:r w:rsidR="00BA5A51">
        <w:rPr>
          <w:rStyle w:val="CommentReference"/>
        </w:rPr>
        <w:commentReference w:id="37"/>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38"/>
      <w:r>
        <w:t>O</w:t>
      </w:r>
      <w:r w:rsidR="003A042E">
        <w:t>ur results demonstrate the importance of more rigorous tests of the idea that reward history can counteract goal-</w:t>
      </w:r>
      <w:r w:rsidR="00491D76">
        <w:t xml:space="preserve">driven allocation of attention. </w:t>
      </w:r>
      <w:commentRangeEnd w:id="38"/>
      <w:r w:rsidR="00BA5A51">
        <w:rPr>
          <w:rStyle w:val="CommentReference"/>
        </w:rPr>
        <w:commentReference w:id="38"/>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39"/>
      <w:r w:rsidR="00491D76">
        <w:t>in the task in which participants have a goal on every trial, we did not observe the value-driven attentional bias in our measure of sustained attention</w:t>
      </w:r>
      <w:commentRangeEnd w:id="39"/>
      <w:r w:rsidR="00BA5A51">
        <w:rPr>
          <w:rStyle w:val="CommentReference"/>
        </w:rPr>
        <w:commentReference w:id="39"/>
      </w:r>
      <w:r w:rsidR="00491D76">
        <w:t xml:space="preserve">. We believe that such an experimental setup provides </w:t>
      </w:r>
      <w:commentRangeStart w:id="40"/>
      <w:r w:rsidR="00491D76">
        <w:t xml:space="preserve">a more rigorous way of looking at the competition between the goal-driven and value-driven attention. </w:t>
      </w:r>
      <w:commentRangeEnd w:id="40"/>
      <w:r w:rsidR="00BA5A51">
        <w:rPr>
          <w:rStyle w:val="CommentReference"/>
        </w:rPr>
        <w:commentReference w:id="40"/>
      </w:r>
      <w:r w:rsidR="00491D76">
        <w:t xml:space="preserve">However, it is important to stress </w:t>
      </w:r>
      <w:commentRangeStart w:id="41"/>
      <w:r w:rsidR="00491D76">
        <w:t>that our paradigm</w:t>
      </w:r>
      <w:r w:rsidR="00C153E4">
        <w:t xml:space="preserve"> could favor the goa</w:t>
      </w:r>
      <w:r w:rsidR="00491D76">
        <w:t xml:space="preserve">l-directed effects on attention, while the previous paradigm could have favored the value-driven effects. </w:t>
      </w:r>
      <w:commentRangeEnd w:id="41"/>
      <w:r w:rsidR="000252E3">
        <w:rPr>
          <w:rStyle w:val="CommentReference"/>
        </w:rPr>
        <w:commentReference w:id="41"/>
      </w:r>
    </w:p>
    <w:p w14:paraId="0FC8378F" w14:textId="1CC3A969" w:rsidR="0047115E" w:rsidRDefault="0047115E" w:rsidP="0047115E">
      <w:pPr>
        <w:pStyle w:val="Heading1"/>
        <w:spacing w:before="0" w:after="240"/>
      </w:pPr>
      <w:r>
        <w:lastRenderedPageBreak/>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lastRenderedPageBreak/>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6672" behindDoc="0" locked="0" layoutInCell="1" allowOverlap="1" wp14:anchorId="296702B0" wp14:editId="3908E03E">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77543280"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xml:space="preserve">]; </w:t>
      </w:r>
      <w:r w:rsidR="008E2D11">
        <w:lastRenderedPageBreak/>
        <w:t>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w:lastRenderedPageBreak/>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2"/>
      <w:r w:rsidR="009508C9">
        <w:rPr>
          <w:highlight w:val="yellow"/>
        </w:rPr>
        <w:t xml:space="preserve">Gilles </w:t>
      </w:r>
      <w:commentRangeEnd w:id="42"/>
      <w:r w:rsidR="0047115E">
        <w:rPr>
          <w:rStyle w:val="CommentReference"/>
        </w:rPr>
        <w:commentReference w:id="42"/>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649FAED" w14:textId="38F04223" w:rsidR="002E3AE3" w:rsidRPr="002E3AE3" w:rsidRDefault="009214B6" w:rsidP="002E3AE3">
      <w:pPr>
        <w:widowControl w:val="0"/>
        <w:autoSpaceDE w:val="0"/>
        <w:autoSpaceDN w:val="0"/>
        <w:adjustRightInd w:val="0"/>
        <w:spacing w:after="0" w:line="480" w:lineRule="auto"/>
        <w:ind w:left="480" w:hanging="480"/>
        <w:rPr>
          <w:noProof/>
          <w:szCs w:val="24"/>
        </w:rPr>
      </w:pPr>
      <w:r>
        <w:rPr>
          <w:b/>
        </w:rPr>
        <w:fldChar w:fldCharType="begin" w:fldLock="1"/>
      </w:r>
      <w:r w:rsidRPr="00A57C80">
        <w:rPr>
          <w:b/>
        </w:rPr>
        <w:instrText xml:space="preserve">ADDIN Mendeley Bibliography CSL_BIBLIOGRAPHY </w:instrText>
      </w:r>
      <w:r>
        <w:rPr>
          <w:b/>
        </w:rPr>
        <w:fldChar w:fldCharType="separate"/>
      </w:r>
      <w:r w:rsidR="002E3AE3" w:rsidRPr="002E3AE3">
        <w:rPr>
          <w:noProof/>
          <w:szCs w:val="24"/>
        </w:rPr>
        <w:t xml:space="preserve">Andersen, S. K., &amp; Müller, M. M. (2010). Behavioral performance follows the time course of neural facilitation and suppression during cued shifts of feature-selective attention. </w:t>
      </w:r>
      <w:r w:rsidR="002E3AE3" w:rsidRPr="002E3AE3">
        <w:rPr>
          <w:i/>
          <w:iCs/>
          <w:noProof/>
          <w:szCs w:val="24"/>
        </w:rPr>
        <w:t>Proceedings of the National Academy of Sciences of the United States of America</w:t>
      </w:r>
      <w:r w:rsidR="002E3AE3" w:rsidRPr="002E3AE3">
        <w:rPr>
          <w:noProof/>
          <w:szCs w:val="24"/>
        </w:rPr>
        <w:t xml:space="preserve">, </w:t>
      </w:r>
      <w:r w:rsidR="002E3AE3" w:rsidRPr="002E3AE3">
        <w:rPr>
          <w:i/>
          <w:iCs/>
          <w:noProof/>
          <w:szCs w:val="24"/>
        </w:rPr>
        <w:t>107</w:t>
      </w:r>
      <w:r w:rsidR="002E3AE3" w:rsidRPr="002E3AE3">
        <w:rPr>
          <w:noProof/>
          <w:szCs w:val="24"/>
        </w:rPr>
        <w:t>(31), 13878–13882. https://doi.org/10.1073/pnas.1002436107</w:t>
      </w:r>
    </w:p>
    <w:p w14:paraId="4F2C303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en, S. K., Müller, M. M., &amp; Hillyard, S. A. (2012). Tracking the allocation of attention in visual scenes with steady-state evoked potentials. In </w:t>
      </w:r>
      <w:r w:rsidRPr="002E3AE3">
        <w:rPr>
          <w:i/>
          <w:iCs/>
          <w:noProof/>
          <w:szCs w:val="24"/>
        </w:rPr>
        <w:t>Cognitive neuroscience of attention</w:t>
      </w:r>
      <w:r w:rsidRPr="002E3AE3">
        <w:rPr>
          <w:noProof/>
          <w:szCs w:val="24"/>
        </w:rPr>
        <w:t xml:space="preserve"> (pp. 197–216).</w:t>
      </w:r>
    </w:p>
    <w:p w14:paraId="6D435B5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2016). The attention habit: How reward learning shapes attentional selection. </w:t>
      </w:r>
      <w:r w:rsidRPr="002E3AE3">
        <w:rPr>
          <w:i/>
          <w:iCs/>
          <w:noProof/>
          <w:szCs w:val="24"/>
        </w:rPr>
        <w:t>Annals of the New York Academy of Sciences</w:t>
      </w:r>
      <w:r w:rsidRPr="002E3AE3">
        <w:rPr>
          <w:noProof/>
          <w:szCs w:val="24"/>
        </w:rPr>
        <w:t xml:space="preserve">, </w:t>
      </w:r>
      <w:r w:rsidRPr="002E3AE3">
        <w:rPr>
          <w:i/>
          <w:iCs/>
          <w:noProof/>
          <w:szCs w:val="24"/>
        </w:rPr>
        <w:t>1369</w:t>
      </w:r>
      <w:r w:rsidRPr="002E3AE3">
        <w:rPr>
          <w:noProof/>
          <w:szCs w:val="24"/>
        </w:rPr>
        <w:t>(1), 24–39. https://doi.org/10.1111/nyas.12957</w:t>
      </w:r>
    </w:p>
    <w:p w14:paraId="4C1407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Laurent, P. a, &amp; Yantis, S. (2011). Value-driven attentional capture. </w:t>
      </w:r>
      <w:r w:rsidRPr="002E3AE3">
        <w:rPr>
          <w:i/>
          <w:iCs/>
          <w:noProof/>
          <w:szCs w:val="24"/>
        </w:rPr>
        <w:t>Proceedings of the National Academy of Sciences</w:t>
      </w:r>
      <w:r w:rsidRPr="002E3AE3">
        <w:rPr>
          <w:noProof/>
          <w:szCs w:val="24"/>
        </w:rPr>
        <w:t xml:space="preserve">, </w:t>
      </w:r>
      <w:r w:rsidRPr="002E3AE3">
        <w:rPr>
          <w:i/>
          <w:iCs/>
          <w:noProof/>
          <w:szCs w:val="24"/>
        </w:rPr>
        <w:t>108</w:t>
      </w:r>
      <w:r w:rsidRPr="002E3AE3">
        <w:rPr>
          <w:noProof/>
          <w:szCs w:val="24"/>
        </w:rPr>
        <w:t>(25), 10367–10371. https://doi.org/10.1073/pnas.1104047108</w:t>
      </w:r>
    </w:p>
    <w:p w14:paraId="377EEC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a. (2013). A value-driven mechanism of attentional selection. </w:t>
      </w:r>
      <w:r w:rsidRPr="002E3AE3">
        <w:rPr>
          <w:i/>
          <w:iCs/>
          <w:noProof/>
          <w:szCs w:val="24"/>
        </w:rPr>
        <w:t>Journal of Vision</w:t>
      </w:r>
      <w:r w:rsidRPr="002E3AE3">
        <w:rPr>
          <w:noProof/>
          <w:szCs w:val="24"/>
        </w:rPr>
        <w:t xml:space="preserve">, </w:t>
      </w:r>
      <w:r w:rsidRPr="002E3AE3">
        <w:rPr>
          <w:i/>
          <w:iCs/>
          <w:noProof/>
          <w:szCs w:val="24"/>
        </w:rPr>
        <w:t>13</w:t>
      </w:r>
      <w:r w:rsidRPr="002E3AE3">
        <w:rPr>
          <w:noProof/>
          <w:szCs w:val="24"/>
        </w:rPr>
        <w:t>, 1–16. https://doi.org/10.1167/13.3.7.doi</w:t>
      </w:r>
    </w:p>
    <w:p w14:paraId="1B373EF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wh, E., Belopolsky, A. V., &amp; Theeuwes, J. (2012). Top-down versus bottom-up attentional control: A failed theoretical dichotomy. </w:t>
      </w:r>
      <w:r w:rsidRPr="002E3AE3">
        <w:rPr>
          <w:i/>
          <w:iCs/>
          <w:noProof/>
          <w:szCs w:val="24"/>
        </w:rPr>
        <w:t>Trends in Cognitive Sciences</w:t>
      </w:r>
      <w:r w:rsidRPr="002E3AE3">
        <w:rPr>
          <w:noProof/>
          <w:szCs w:val="24"/>
        </w:rPr>
        <w:t xml:space="preserve">, </w:t>
      </w:r>
      <w:r w:rsidRPr="002E3AE3">
        <w:rPr>
          <w:i/>
          <w:iCs/>
          <w:noProof/>
          <w:szCs w:val="24"/>
        </w:rPr>
        <w:t>16</w:t>
      </w:r>
      <w:r w:rsidRPr="002E3AE3">
        <w:rPr>
          <w:noProof/>
          <w:szCs w:val="24"/>
        </w:rPr>
        <w:t>(8), 437–443. https://doi.org/10.1016/j.tics.2012.06.010</w:t>
      </w:r>
    </w:p>
    <w:p w14:paraId="31780BB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rown, J. W., &amp; Alexander, W. H. (2017). Foraging Value, Risk Avoidance, and Multiple Control Signals: How the Anterior Cingulate Cortex Controls Value-based Decision-making. </w:t>
      </w:r>
      <w:r w:rsidRPr="002E3AE3">
        <w:rPr>
          <w:i/>
          <w:iCs/>
          <w:noProof/>
          <w:szCs w:val="24"/>
        </w:rPr>
        <w:t>Journal of Cognitive Neuroscience</w:t>
      </w:r>
      <w:r w:rsidRPr="002E3AE3">
        <w:rPr>
          <w:noProof/>
          <w:szCs w:val="24"/>
        </w:rPr>
        <w:t xml:space="preserve">, </w:t>
      </w:r>
      <w:r w:rsidRPr="002E3AE3">
        <w:rPr>
          <w:i/>
          <w:iCs/>
          <w:noProof/>
          <w:szCs w:val="24"/>
        </w:rPr>
        <w:t>29</w:t>
      </w:r>
      <w:r w:rsidRPr="002E3AE3">
        <w:rPr>
          <w:noProof/>
          <w:szCs w:val="24"/>
        </w:rPr>
        <w:t>(10), 1656–1673. https://doi.org/10.1162/jocn_a_01140</w:t>
      </w:r>
    </w:p>
    <w:p w14:paraId="6566078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6). brms: An R package for Bayesian multilevel models using Stan. </w:t>
      </w:r>
      <w:r w:rsidRPr="002E3AE3">
        <w:rPr>
          <w:i/>
          <w:iCs/>
          <w:noProof/>
          <w:szCs w:val="24"/>
        </w:rPr>
        <w:t xml:space="preserve">Journal </w:t>
      </w:r>
      <w:r w:rsidRPr="002E3AE3">
        <w:rPr>
          <w:i/>
          <w:iCs/>
          <w:noProof/>
          <w:szCs w:val="24"/>
        </w:rPr>
        <w:lastRenderedPageBreak/>
        <w:t>of Statistical Software</w:t>
      </w:r>
      <w:r w:rsidRPr="002E3AE3">
        <w:rPr>
          <w:noProof/>
          <w:szCs w:val="24"/>
        </w:rPr>
        <w:t xml:space="preserve">, </w:t>
      </w:r>
      <w:r w:rsidRPr="002E3AE3">
        <w:rPr>
          <w:i/>
          <w:iCs/>
          <w:noProof/>
          <w:szCs w:val="24"/>
        </w:rPr>
        <w:t>80</w:t>
      </w:r>
      <w:r w:rsidRPr="002E3AE3">
        <w:rPr>
          <w:noProof/>
          <w:szCs w:val="24"/>
        </w:rPr>
        <w:t>(1), 1–28.</w:t>
      </w:r>
    </w:p>
    <w:p w14:paraId="163AB72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7). Advanced Bayesian Multilevel Modeling with the R Package brms. </w:t>
      </w:r>
      <w:r w:rsidRPr="002E3AE3">
        <w:rPr>
          <w:i/>
          <w:iCs/>
          <w:noProof/>
          <w:szCs w:val="24"/>
        </w:rPr>
        <w:t>ArXiv:1705.11123</w:t>
      </w:r>
      <w:r w:rsidRPr="002E3AE3">
        <w:rPr>
          <w:noProof/>
          <w:szCs w:val="24"/>
        </w:rPr>
        <w:t>.</w:t>
      </w:r>
    </w:p>
    <w:p w14:paraId="659144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arpenter, B., Gelman, A., Hoffman, M., Lee, D., Goodrich, B., Betancourt, M., … Riddell, A. (2016). Stan: A probabilistic programming language. </w:t>
      </w:r>
      <w:r w:rsidRPr="002E3AE3">
        <w:rPr>
          <w:i/>
          <w:iCs/>
          <w:noProof/>
          <w:szCs w:val="24"/>
        </w:rPr>
        <w:t>Journal of Statistical Software</w:t>
      </w:r>
      <w:r w:rsidRPr="002E3AE3">
        <w:rPr>
          <w:noProof/>
          <w:szCs w:val="24"/>
        </w:rPr>
        <w:t xml:space="preserve">, </w:t>
      </w:r>
      <w:r w:rsidRPr="002E3AE3">
        <w:rPr>
          <w:i/>
          <w:iCs/>
          <w:noProof/>
          <w:szCs w:val="24"/>
        </w:rPr>
        <w:t>2</w:t>
      </w:r>
      <w:r w:rsidRPr="002E3AE3">
        <w:rPr>
          <w:noProof/>
          <w:szCs w:val="24"/>
        </w:rPr>
        <w:t>(20), 1–37.</w:t>
      </w:r>
    </w:p>
    <w:p w14:paraId="10FC2EE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atrian, G. E., Lettich, E., &amp; Nelson, P. L. (1985). Ten percent electrode system for topographic studies of spontaneous and evoked EEG activities. </w:t>
      </w:r>
      <w:r w:rsidRPr="002E3AE3">
        <w:rPr>
          <w:i/>
          <w:iCs/>
          <w:noProof/>
          <w:szCs w:val="24"/>
        </w:rPr>
        <w:t>American Journal of EEG Technology</w:t>
      </w:r>
      <w:r w:rsidRPr="002E3AE3">
        <w:rPr>
          <w:noProof/>
          <w:szCs w:val="24"/>
        </w:rPr>
        <w:t xml:space="preserve">, </w:t>
      </w:r>
      <w:r w:rsidRPr="002E3AE3">
        <w:rPr>
          <w:i/>
          <w:iCs/>
          <w:noProof/>
          <w:szCs w:val="24"/>
        </w:rPr>
        <w:t>25</w:t>
      </w:r>
      <w:r w:rsidRPr="002E3AE3">
        <w:rPr>
          <w:noProof/>
          <w:szCs w:val="24"/>
        </w:rPr>
        <w:t>(2).</w:t>
      </w:r>
    </w:p>
    <w:p w14:paraId="35A0D53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elazzi, L., Perlato, A., Santandrea, E., &amp; Della Libera, C. (2013). Rewards teach visual selective attention. </w:t>
      </w:r>
      <w:r w:rsidRPr="002E3AE3">
        <w:rPr>
          <w:i/>
          <w:iCs/>
          <w:noProof/>
          <w:szCs w:val="24"/>
        </w:rPr>
        <w:t>Vision Research</w:t>
      </w:r>
      <w:r w:rsidRPr="002E3AE3">
        <w:rPr>
          <w:noProof/>
          <w:szCs w:val="24"/>
        </w:rPr>
        <w:t xml:space="preserve">, </w:t>
      </w:r>
      <w:r w:rsidRPr="002E3AE3">
        <w:rPr>
          <w:i/>
          <w:iCs/>
          <w:noProof/>
          <w:szCs w:val="24"/>
        </w:rPr>
        <w:t>85</w:t>
      </w:r>
      <w:r w:rsidRPr="002E3AE3">
        <w:rPr>
          <w:noProof/>
          <w:szCs w:val="24"/>
        </w:rPr>
        <w:t>, 58–62. https://doi.org/10.1016/j.visres.2012.12.005</w:t>
      </w:r>
    </w:p>
    <w:p w14:paraId="7620BC1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un, M. M., Golomb, J. D., &amp; Turk-Browne, N. B. (2011). A Taxonomy of External and Internal Attention. </w:t>
      </w:r>
      <w:r w:rsidRPr="002E3AE3">
        <w:rPr>
          <w:i/>
          <w:iCs/>
          <w:noProof/>
          <w:szCs w:val="24"/>
        </w:rPr>
        <w:t>Annual Review of Psychology</w:t>
      </w:r>
      <w:r w:rsidRPr="002E3AE3">
        <w:rPr>
          <w:noProof/>
          <w:szCs w:val="24"/>
        </w:rPr>
        <w:t xml:space="preserve">, </w:t>
      </w:r>
      <w:r w:rsidRPr="002E3AE3">
        <w:rPr>
          <w:i/>
          <w:iCs/>
          <w:noProof/>
          <w:szCs w:val="24"/>
        </w:rPr>
        <w:t>62</w:t>
      </w:r>
      <w:r w:rsidRPr="002E3AE3">
        <w:rPr>
          <w:noProof/>
          <w:szCs w:val="24"/>
        </w:rPr>
        <w:t>(1), 73–101. https://doi.org/10.1146/annurev.psych.093008.100427</w:t>
      </w:r>
    </w:p>
    <w:p w14:paraId="60DD2D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orbetta, M., &amp; Shulman, G. L. (2002). Control of Goal-Directed and Stimulus-Driven Attention in the Brain. </w:t>
      </w:r>
      <w:r w:rsidRPr="002E3AE3">
        <w:rPr>
          <w:i/>
          <w:iCs/>
          <w:noProof/>
          <w:szCs w:val="24"/>
        </w:rPr>
        <w:t>Nature Reviews Neuroscience</w:t>
      </w:r>
      <w:r w:rsidRPr="002E3AE3">
        <w:rPr>
          <w:noProof/>
          <w:szCs w:val="24"/>
        </w:rPr>
        <w:t xml:space="preserve">, </w:t>
      </w:r>
      <w:r w:rsidRPr="002E3AE3">
        <w:rPr>
          <w:i/>
          <w:iCs/>
          <w:noProof/>
          <w:szCs w:val="24"/>
        </w:rPr>
        <w:t>3</w:t>
      </w:r>
      <w:r w:rsidRPr="002E3AE3">
        <w:rPr>
          <w:noProof/>
          <w:szCs w:val="24"/>
        </w:rPr>
        <w:t>(3), 215–229. https://doi.org/10.1038/nrn755</w:t>
      </w:r>
    </w:p>
    <w:p w14:paraId="2033E59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Craddock, M. (2018). craddm/eegUtils: eegUtils (Version v0.2.0). Zenodo.</w:t>
      </w:r>
    </w:p>
    <w:p w14:paraId="01FAFDC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la Libera, C., &amp; Chelazzi, L. (2009). Learning to attend and to ignore is a matter of gains and losses. </w:t>
      </w:r>
      <w:r w:rsidRPr="002E3AE3">
        <w:rPr>
          <w:i/>
          <w:iCs/>
          <w:noProof/>
          <w:szCs w:val="24"/>
        </w:rPr>
        <w:t>Psychological Science</w:t>
      </w:r>
      <w:r w:rsidRPr="002E3AE3">
        <w:rPr>
          <w:noProof/>
          <w:szCs w:val="24"/>
        </w:rPr>
        <w:t xml:space="preserve">, </w:t>
      </w:r>
      <w:r w:rsidRPr="002E3AE3">
        <w:rPr>
          <w:i/>
          <w:iCs/>
          <w:noProof/>
          <w:szCs w:val="24"/>
        </w:rPr>
        <w:t>20</w:t>
      </w:r>
      <w:r w:rsidRPr="002E3AE3">
        <w:rPr>
          <w:noProof/>
          <w:szCs w:val="24"/>
        </w:rPr>
        <w:t>(6), 778–784. https://doi.org/10.1111/j.1467-9280.2009.02360.x</w:t>
      </w:r>
    </w:p>
    <w:p w14:paraId="14E6E98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orme, A., &amp; Makeig, S. (2004). EEGLAB: an open sorce toolbox for analysis of single-trail EEG dynamics including independent component anlaysis. </w:t>
      </w:r>
      <w:r w:rsidRPr="002E3AE3">
        <w:rPr>
          <w:i/>
          <w:iCs/>
          <w:noProof/>
          <w:szCs w:val="24"/>
        </w:rPr>
        <w:t>Journal of Neuroscience Methods</w:t>
      </w:r>
      <w:r w:rsidRPr="002E3AE3">
        <w:rPr>
          <w:noProof/>
          <w:szCs w:val="24"/>
        </w:rPr>
        <w:t xml:space="preserve">, </w:t>
      </w:r>
      <w:r w:rsidRPr="002E3AE3">
        <w:rPr>
          <w:i/>
          <w:iCs/>
          <w:noProof/>
          <w:szCs w:val="24"/>
        </w:rPr>
        <w:t>134</w:t>
      </w:r>
      <w:r w:rsidRPr="002E3AE3">
        <w:rPr>
          <w:noProof/>
          <w:szCs w:val="24"/>
        </w:rPr>
        <w:t>, 9–21. https://doi.org/10.1016/j.jneumeth.2003.10.009</w:t>
      </w:r>
    </w:p>
    <w:p w14:paraId="7998B96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simone, R., &amp; Duncan, J. (1995). Neural Mechanisms of Selective Visual. </w:t>
      </w:r>
      <w:r w:rsidRPr="002E3AE3">
        <w:rPr>
          <w:i/>
          <w:iCs/>
          <w:noProof/>
          <w:szCs w:val="24"/>
        </w:rPr>
        <w:t xml:space="preserve">Annual Review of </w:t>
      </w:r>
      <w:r w:rsidRPr="002E3AE3">
        <w:rPr>
          <w:i/>
          <w:iCs/>
          <w:noProof/>
          <w:szCs w:val="24"/>
        </w:rPr>
        <w:lastRenderedPageBreak/>
        <w:t>Neuroscience</w:t>
      </w:r>
      <w:r w:rsidRPr="002E3AE3">
        <w:rPr>
          <w:noProof/>
          <w:szCs w:val="24"/>
        </w:rPr>
        <w:t xml:space="preserve">, </w:t>
      </w:r>
      <w:r w:rsidRPr="002E3AE3">
        <w:rPr>
          <w:i/>
          <w:iCs/>
          <w:noProof/>
          <w:szCs w:val="24"/>
        </w:rPr>
        <w:t>18</w:t>
      </w:r>
      <w:r w:rsidRPr="002E3AE3">
        <w:rPr>
          <w:noProof/>
          <w:szCs w:val="24"/>
        </w:rPr>
        <w:t>(1), 193–222. https://doi.org/10.1146/annurev.ne.18.030195.001205</w:t>
      </w:r>
    </w:p>
    <w:p w14:paraId="730D96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onohue, S. E., Hopf, J.-M., Bartsch, M. V., Schoenfeld, M. A., Heinze, H.-J., &amp; Woldorff, M. G. (2016). The Rapid Capture of Attention by Rewarded Objects. </w:t>
      </w:r>
      <w:r w:rsidRPr="002E3AE3">
        <w:rPr>
          <w:i/>
          <w:iCs/>
          <w:noProof/>
          <w:szCs w:val="24"/>
        </w:rPr>
        <w:t>Journal of Cognitive Neuroscience</w:t>
      </w:r>
      <w:r w:rsidRPr="002E3AE3">
        <w:rPr>
          <w:noProof/>
          <w:szCs w:val="24"/>
        </w:rPr>
        <w:t xml:space="preserve">, </w:t>
      </w:r>
      <w:r w:rsidRPr="002E3AE3">
        <w:rPr>
          <w:i/>
          <w:iCs/>
          <w:noProof/>
          <w:szCs w:val="24"/>
        </w:rPr>
        <w:t>28</w:t>
      </w:r>
      <w:r w:rsidRPr="002E3AE3">
        <w:rPr>
          <w:noProof/>
          <w:szCs w:val="24"/>
        </w:rPr>
        <w:t>(4), 529–541. https://doi.org/10.1162/jocn_a_00917</w:t>
      </w:r>
    </w:p>
    <w:p w14:paraId="6B51F20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F., &amp; Theeuwes, J. (2014). Exogenous visual orienting by reward. </w:t>
      </w:r>
      <w:r w:rsidRPr="002E3AE3">
        <w:rPr>
          <w:i/>
          <w:iCs/>
          <w:noProof/>
          <w:szCs w:val="24"/>
        </w:rPr>
        <w:t>Journal of Vision</w:t>
      </w:r>
      <w:r w:rsidRPr="002E3AE3">
        <w:rPr>
          <w:noProof/>
          <w:szCs w:val="24"/>
        </w:rPr>
        <w:t xml:space="preserve">, </w:t>
      </w:r>
      <w:r w:rsidRPr="002E3AE3">
        <w:rPr>
          <w:i/>
          <w:iCs/>
          <w:noProof/>
          <w:szCs w:val="24"/>
        </w:rPr>
        <w:t>14</w:t>
      </w:r>
      <w:r w:rsidRPr="002E3AE3">
        <w:rPr>
          <w:noProof/>
          <w:szCs w:val="24"/>
        </w:rPr>
        <w:t>(2014), 1–9. https://doi.org/10.1167/14.5.6.doi</w:t>
      </w:r>
    </w:p>
    <w:p w14:paraId="41BEC33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amp; Theeuwes, J. (2017). Selection history: How reward modulates selectivity of visual attention. </w:t>
      </w:r>
      <w:r w:rsidRPr="002E3AE3">
        <w:rPr>
          <w:i/>
          <w:iCs/>
          <w:noProof/>
          <w:szCs w:val="24"/>
        </w:rPr>
        <w:t>Psychonomic Bulletin and Review</w:t>
      </w:r>
      <w:r w:rsidRPr="002E3AE3">
        <w:rPr>
          <w:noProof/>
          <w:szCs w:val="24"/>
        </w:rPr>
        <w:t>, 1–25. https://doi.org/10.3758/s13423-017-1380-y</w:t>
      </w:r>
    </w:p>
    <w:p w14:paraId="4E53281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ranken, I. H. A., Muris, P., &amp; Rassin, E. (2005). Psychometric properties of the Dutch BIS/BAS scales. </w:t>
      </w:r>
      <w:r w:rsidRPr="002E3AE3">
        <w:rPr>
          <w:i/>
          <w:iCs/>
          <w:noProof/>
          <w:szCs w:val="24"/>
        </w:rPr>
        <w:t>Journal of Psychopathology and Behavioral Assessment</w:t>
      </w:r>
      <w:r w:rsidRPr="002E3AE3">
        <w:rPr>
          <w:noProof/>
          <w:szCs w:val="24"/>
        </w:rPr>
        <w:t xml:space="preserve">, </w:t>
      </w:r>
      <w:r w:rsidRPr="002E3AE3">
        <w:rPr>
          <w:i/>
          <w:iCs/>
          <w:noProof/>
          <w:szCs w:val="24"/>
        </w:rPr>
        <w:t>27</w:t>
      </w:r>
      <w:r w:rsidRPr="002E3AE3">
        <w:rPr>
          <w:noProof/>
          <w:szCs w:val="24"/>
        </w:rPr>
        <w:t>(1), 25–30. https://doi.org/10.1007/s10862-005-3262-2</w:t>
      </w:r>
    </w:p>
    <w:p w14:paraId="673696EE"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Garnier, S. (2018). viridis: Default Color Maps from ‘matplotlib.’ R package version 0.3.</w:t>
      </w:r>
    </w:p>
    <w:p w14:paraId="344923B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Goodrich, B., Gabry, J., &amp; Ali, I. (2017). R-squared for Bayesian regression models. </w:t>
      </w:r>
      <w:r w:rsidRPr="002E3AE3">
        <w:rPr>
          <w:i/>
          <w:iCs/>
          <w:noProof/>
          <w:szCs w:val="24"/>
        </w:rPr>
        <w:t>Unpublished via Http://Www. Stat. Columbia. Edu/~ Gelman/Research/Unpublished.</w:t>
      </w:r>
      <w:r w:rsidRPr="002E3AE3">
        <w:rPr>
          <w:noProof/>
          <w:szCs w:val="24"/>
        </w:rPr>
        <w:t xml:space="preserve"> Retrieved from http://www.stat.columbia.edu/~gelman/research/unpublished/bayes_R2.pdf</w:t>
      </w:r>
    </w:p>
    <w:p w14:paraId="74EC1BF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amp; Rubin, D. B. (1992). Inference from Iterative Simulation Using Multiple Sequences. </w:t>
      </w:r>
      <w:r w:rsidRPr="002E3AE3">
        <w:rPr>
          <w:i/>
          <w:iCs/>
          <w:noProof/>
          <w:szCs w:val="24"/>
        </w:rPr>
        <w:t>Statistical Science</w:t>
      </w:r>
      <w:r w:rsidRPr="002E3AE3">
        <w:rPr>
          <w:noProof/>
          <w:szCs w:val="24"/>
        </w:rPr>
        <w:t xml:space="preserve">, </w:t>
      </w:r>
      <w:r w:rsidRPr="002E3AE3">
        <w:rPr>
          <w:i/>
          <w:iCs/>
          <w:noProof/>
          <w:szCs w:val="24"/>
        </w:rPr>
        <w:t>7</w:t>
      </w:r>
      <w:r w:rsidRPr="002E3AE3">
        <w:rPr>
          <w:noProof/>
          <w:szCs w:val="24"/>
        </w:rPr>
        <w:t>(4), 457–472. https://doi.org/10.1214/ss/1177011136</w:t>
      </w:r>
    </w:p>
    <w:p w14:paraId="20F9AF9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 Chelazzi, L., &amp; Theeuwes, J. (2010). Reward Changes Salience in Human Vision via the Anterior Cingulate. </w:t>
      </w:r>
      <w:r w:rsidRPr="002E3AE3">
        <w:rPr>
          <w:i/>
          <w:iCs/>
          <w:noProof/>
          <w:szCs w:val="24"/>
        </w:rPr>
        <w:t>Journal of Neuroscience</w:t>
      </w:r>
      <w:r w:rsidRPr="002E3AE3">
        <w:rPr>
          <w:noProof/>
          <w:szCs w:val="24"/>
        </w:rPr>
        <w:t xml:space="preserve">, </w:t>
      </w:r>
      <w:r w:rsidRPr="002E3AE3">
        <w:rPr>
          <w:i/>
          <w:iCs/>
          <w:noProof/>
          <w:szCs w:val="24"/>
        </w:rPr>
        <w:t>30</w:t>
      </w:r>
      <w:r w:rsidRPr="002E3AE3">
        <w:rPr>
          <w:noProof/>
          <w:szCs w:val="24"/>
        </w:rPr>
        <w:t>(33), 11096–11103. https://doi.org/10.1523/JNEUROSCI.1026-10.2010</w:t>
      </w:r>
    </w:p>
    <w:p w14:paraId="25D1299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amp; Peelen, M. V. (2015).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6436410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Peelen, M. V, Hickey, C., &amp; Peelen, M. V. (2015). Neural Mechanisms of </w:t>
      </w:r>
      <w:r w:rsidRPr="002E3AE3">
        <w:rPr>
          <w:noProof/>
          <w:szCs w:val="24"/>
        </w:rPr>
        <w:lastRenderedPageBreak/>
        <w:t xml:space="preserve">Incentive Salience in Naturalistic Human Vision Report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10689C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olroyd, C. B., &amp; McClure, S. M. (2015). Hierarchical control over effortful behavior by rodent medial frontal cortex: A computational model. </w:t>
      </w:r>
      <w:r w:rsidRPr="002E3AE3">
        <w:rPr>
          <w:i/>
          <w:iCs/>
          <w:noProof/>
          <w:szCs w:val="24"/>
        </w:rPr>
        <w:t>Psychological Review</w:t>
      </w:r>
      <w:r w:rsidRPr="002E3AE3">
        <w:rPr>
          <w:noProof/>
          <w:szCs w:val="24"/>
        </w:rPr>
        <w:t xml:space="preserve">, </w:t>
      </w:r>
      <w:r w:rsidRPr="002E3AE3">
        <w:rPr>
          <w:i/>
          <w:iCs/>
          <w:noProof/>
          <w:szCs w:val="24"/>
        </w:rPr>
        <w:t>122</w:t>
      </w:r>
      <w:r w:rsidRPr="002E3AE3">
        <w:rPr>
          <w:noProof/>
          <w:szCs w:val="24"/>
        </w:rPr>
        <w:t>(1), 54–83. https://doi.org/10.1037/a0038339</w:t>
      </w:r>
    </w:p>
    <w:p w14:paraId="1846E6D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Hope, R. M. (2013). Rmisc: Ryan miscellaneous. R package version, 1(5).</w:t>
      </w:r>
    </w:p>
    <w:p w14:paraId="73133BC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Junghöfer, M., Elbert, T., Tucker, D. O. N. M., &amp; Rockstroh, B. (2000). Statistical control of artifacts in dense array EEG 0 MEG studies. </w:t>
      </w:r>
      <w:r w:rsidRPr="002E3AE3">
        <w:rPr>
          <w:i/>
          <w:iCs/>
          <w:noProof/>
          <w:szCs w:val="24"/>
        </w:rPr>
        <w:t>Wiley Online Library</w:t>
      </w:r>
      <w:r w:rsidRPr="002E3AE3">
        <w:rPr>
          <w:noProof/>
          <w:szCs w:val="24"/>
        </w:rPr>
        <w:t>, 523–532. Retrieved from http://onlinelibrary.wiley.com/doi/10.1111/1469-8986.3740523/full</w:t>
      </w:r>
    </w:p>
    <w:p w14:paraId="43E9CB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Kruschke, J. K., &amp; Meredith, M. (2017). BEST: Bayesian Estimation Supersedes the t-Test.</w:t>
      </w:r>
    </w:p>
    <w:p w14:paraId="7B34289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Kruschke, John K. (2014). </w:t>
      </w:r>
      <w:r w:rsidRPr="002E3AE3">
        <w:rPr>
          <w:i/>
          <w:iCs/>
          <w:noProof/>
          <w:szCs w:val="24"/>
        </w:rPr>
        <w:t>Doing Bayesian data analysis: A tutorial with R, JAGS, and Stan, second edition</w:t>
      </w:r>
      <w:r w:rsidRPr="002E3AE3">
        <w:rPr>
          <w:noProof/>
          <w:szCs w:val="24"/>
        </w:rPr>
        <w:t xml:space="preserve">. </w:t>
      </w:r>
      <w:r w:rsidRPr="002E3AE3">
        <w:rPr>
          <w:i/>
          <w:iCs/>
          <w:noProof/>
          <w:szCs w:val="24"/>
        </w:rPr>
        <w:t>Doing Bayesian Data Analysis: A Tutorial with R, JAGS, and Stan, Second Edition</w:t>
      </w:r>
      <w:r w:rsidRPr="002E3AE3">
        <w:rPr>
          <w:noProof/>
          <w:szCs w:val="24"/>
        </w:rPr>
        <w:t xml:space="preserve"> (2nd ed.). Elsevier Inc. https://doi.org/10.1016/B978-0-12-405888-0.09999-2</w:t>
      </w:r>
    </w:p>
    <w:p w14:paraId="1B06D0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Le Pelley, M. E., Mitchell, C. J., Beesley, T., George, D. N., &amp; Wills, A. J. (2016). Attention and associative learning in humans: An integrative review. </w:t>
      </w:r>
      <w:r w:rsidRPr="002E3AE3">
        <w:rPr>
          <w:i/>
          <w:iCs/>
          <w:noProof/>
          <w:szCs w:val="24"/>
        </w:rPr>
        <w:t>Psychological Bulletin</w:t>
      </w:r>
      <w:r w:rsidRPr="002E3AE3">
        <w:rPr>
          <w:noProof/>
          <w:szCs w:val="24"/>
        </w:rPr>
        <w:t xml:space="preserve">, </w:t>
      </w:r>
      <w:r w:rsidRPr="002E3AE3">
        <w:rPr>
          <w:i/>
          <w:iCs/>
          <w:noProof/>
          <w:szCs w:val="24"/>
        </w:rPr>
        <w:t>142</w:t>
      </w:r>
      <w:r w:rsidRPr="002E3AE3">
        <w:rPr>
          <w:noProof/>
          <w:szCs w:val="24"/>
        </w:rPr>
        <w:t>(10), 1111–1140. https://doi.org/10.1037/bul0000064</w:t>
      </w:r>
    </w:p>
    <w:p w14:paraId="6F85F4B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acLean, M. H., &amp; Giesbrecht, B. (2015). Neural evidence reveals the rapid effects of reward history on selective attention. </w:t>
      </w:r>
      <w:r w:rsidRPr="002E3AE3">
        <w:rPr>
          <w:i/>
          <w:iCs/>
          <w:noProof/>
          <w:szCs w:val="24"/>
        </w:rPr>
        <w:t>Brain Research</w:t>
      </w:r>
      <w:r w:rsidRPr="002E3AE3">
        <w:rPr>
          <w:noProof/>
          <w:szCs w:val="24"/>
        </w:rPr>
        <w:t xml:space="preserve">, </w:t>
      </w:r>
      <w:r w:rsidRPr="002E3AE3">
        <w:rPr>
          <w:i/>
          <w:iCs/>
          <w:noProof/>
          <w:szCs w:val="24"/>
        </w:rPr>
        <w:t>1606</w:t>
      </w:r>
      <w:r w:rsidRPr="002E3AE3">
        <w:rPr>
          <w:noProof/>
          <w:szCs w:val="24"/>
        </w:rPr>
        <w:t>, 86–94. https://doi.org/10.1016/j.brainres.2015.02.016</w:t>
      </w:r>
    </w:p>
    <w:p w14:paraId="0109BD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cElreath, R. (2016). </w:t>
      </w:r>
      <w:r w:rsidRPr="002E3AE3">
        <w:rPr>
          <w:i/>
          <w:iCs/>
          <w:noProof/>
          <w:szCs w:val="24"/>
        </w:rPr>
        <w:t>Statistical Rethinking: A Bayesian Course with Examples in R and Stan</w:t>
      </w:r>
      <w:r w:rsidRPr="002E3AE3">
        <w:rPr>
          <w:noProof/>
          <w:szCs w:val="24"/>
        </w:rPr>
        <w:t>. Chapman Hall - CRC.</w:t>
      </w:r>
    </w:p>
    <w:p w14:paraId="6DBB0AD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alborczyk, L., &amp; Bürkner, P.-C. (2019). An Introduction to Bayesian Multilevel Models Using brms: A Case Study of Gender Effects on Vowel Variability in Standard Indonesian. </w:t>
      </w:r>
      <w:r w:rsidRPr="002E3AE3">
        <w:rPr>
          <w:i/>
          <w:iCs/>
          <w:noProof/>
          <w:szCs w:val="24"/>
        </w:rPr>
        <w:lastRenderedPageBreak/>
        <w:t>Journal of Speech, Language, and Hearing Research</w:t>
      </w:r>
      <w:r w:rsidRPr="002E3AE3">
        <w:rPr>
          <w:noProof/>
          <w:szCs w:val="24"/>
        </w:rPr>
        <w:t>.</w:t>
      </w:r>
    </w:p>
    <w:p w14:paraId="3B9AE04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lan, H., Whelan, R., &amp; Reilly, R. B. (2010). FASTER: Fully Automated Statistical Thresholding for EEG artifact Rejection. </w:t>
      </w:r>
      <w:r w:rsidRPr="002E3AE3">
        <w:rPr>
          <w:i/>
          <w:iCs/>
          <w:noProof/>
          <w:szCs w:val="24"/>
        </w:rPr>
        <w:t>Journal of Neuroscience Methods</w:t>
      </w:r>
      <w:r w:rsidRPr="002E3AE3">
        <w:rPr>
          <w:noProof/>
          <w:szCs w:val="24"/>
        </w:rPr>
        <w:t xml:space="preserve">, </w:t>
      </w:r>
      <w:r w:rsidRPr="002E3AE3">
        <w:rPr>
          <w:i/>
          <w:iCs/>
          <w:noProof/>
          <w:szCs w:val="24"/>
        </w:rPr>
        <w:t>192</w:t>
      </w:r>
      <w:r w:rsidRPr="002E3AE3">
        <w:rPr>
          <w:noProof/>
          <w:szCs w:val="24"/>
        </w:rPr>
        <w:t>(1), 152–162. https://doi.org/10.1016/j.jneumeth.2010.07.015</w:t>
      </w:r>
    </w:p>
    <w:p w14:paraId="3F9AB57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rcia, A. M., Appelbaum, L. G., Ales, J. M., Cottereau, B. R., &amp; Rossion, B. (2015). The steady-state visual evoked potential in vision research : A review. </w:t>
      </w:r>
      <w:r w:rsidRPr="002E3AE3">
        <w:rPr>
          <w:i/>
          <w:iCs/>
          <w:noProof/>
          <w:szCs w:val="24"/>
        </w:rPr>
        <w:t>Journal of Vision</w:t>
      </w:r>
      <w:r w:rsidRPr="002E3AE3">
        <w:rPr>
          <w:noProof/>
          <w:szCs w:val="24"/>
        </w:rPr>
        <w:t xml:space="preserve">, </w:t>
      </w:r>
      <w:r w:rsidRPr="002E3AE3">
        <w:rPr>
          <w:i/>
          <w:iCs/>
          <w:noProof/>
          <w:szCs w:val="24"/>
        </w:rPr>
        <w:t>15</w:t>
      </w:r>
      <w:r w:rsidRPr="002E3AE3">
        <w:rPr>
          <w:noProof/>
          <w:szCs w:val="24"/>
        </w:rPr>
        <w:t>(6), 1–46. https://doi.org/10.1167/15.6.4.doi</w:t>
      </w:r>
    </w:p>
    <w:p w14:paraId="2D30A6D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arson, D., Donkin, C., Tran, S. C., Most, S. B., &amp; Le Pelley, M. E. (2015). Cognitive control and counterproductive oculomotor capture by reward-related stimuli. </w:t>
      </w:r>
      <w:r w:rsidRPr="002E3AE3">
        <w:rPr>
          <w:i/>
          <w:iCs/>
          <w:noProof/>
          <w:szCs w:val="24"/>
        </w:rPr>
        <w:t>Visual Cognition</w:t>
      </w:r>
      <w:r w:rsidRPr="002E3AE3">
        <w:rPr>
          <w:noProof/>
          <w:szCs w:val="24"/>
        </w:rPr>
        <w:t xml:space="preserve">, </w:t>
      </w:r>
      <w:r w:rsidRPr="002E3AE3">
        <w:rPr>
          <w:i/>
          <w:iCs/>
          <w:noProof/>
          <w:szCs w:val="24"/>
        </w:rPr>
        <w:t>23</w:t>
      </w:r>
      <w:r w:rsidRPr="002E3AE3">
        <w:rPr>
          <w:noProof/>
          <w:szCs w:val="24"/>
        </w:rPr>
        <w:t>(1–2), 41–66. https://doi.org/10.1080/13506285.2014.994252</w:t>
      </w:r>
    </w:p>
    <w:p w14:paraId="3E7D75A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rrin, F., Pernier, J., Bertrand, O., &amp; Echallier, J. F. (1989). Spherical splines for scalp potential and current density mapping. </w:t>
      </w:r>
      <w:r w:rsidRPr="002E3AE3">
        <w:rPr>
          <w:i/>
          <w:iCs/>
          <w:noProof/>
          <w:szCs w:val="24"/>
        </w:rPr>
        <w:t>Electroencephalography and Clinical Neurophysiology</w:t>
      </w:r>
      <w:r w:rsidRPr="002E3AE3">
        <w:rPr>
          <w:noProof/>
          <w:szCs w:val="24"/>
        </w:rPr>
        <w:t xml:space="preserve">, </w:t>
      </w:r>
      <w:r w:rsidRPr="002E3AE3">
        <w:rPr>
          <w:i/>
          <w:iCs/>
          <w:noProof/>
          <w:szCs w:val="24"/>
        </w:rPr>
        <w:t>72</w:t>
      </w:r>
      <w:r w:rsidRPr="002E3AE3">
        <w:rPr>
          <w:noProof/>
          <w:szCs w:val="24"/>
        </w:rPr>
        <w:t>(2), 184–187. https://doi.org/10.1016/0013-4694(89)90180-6</w:t>
      </w:r>
    </w:p>
    <w:p w14:paraId="6E18331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Phillips, N. (2016). Yarrr: A companion to the e-book YaRrr!: The Pirate’s Guide to R. R package version 0.1.</w:t>
      </w:r>
    </w:p>
    <w:p w14:paraId="316C80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osner, M. I. (1980). Orienting of attention. </w:t>
      </w:r>
      <w:r w:rsidRPr="002E3AE3">
        <w:rPr>
          <w:i/>
          <w:iCs/>
          <w:noProof/>
          <w:szCs w:val="24"/>
        </w:rPr>
        <w:t>The Quarterly Journal of Experimental Psychology</w:t>
      </w:r>
      <w:r w:rsidRPr="002E3AE3">
        <w:rPr>
          <w:noProof/>
          <w:szCs w:val="24"/>
        </w:rPr>
        <w:t xml:space="preserve">, </w:t>
      </w:r>
      <w:r w:rsidRPr="002E3AE3">
        <w:rPr>
          <w:i/>
          <w:iCs/>
          <w:noProof/>
          <w:szCs w:val="24"/>
        </w:rPr>
        <w:t>32</w:t>
      </w:r>
      <w:r w:rsidRPr="002E3AE3">
        <w:rPr>
          <w:noProof/>
          <w:szCs w:val="24"/>
        </w:rPr>
        <w:t>(1), 3–25. https://doi.org/10.1080/00335558008248231</w:t>
      </w:r>
    </w:p>
    <w:p w14:paraId="2A7E063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 Core Team. (2017). R: A Language and Environment for Statistical Computing. R Foundation for Statistical Computing.</w:t>
      </w:r>
    </w:p>
    <w:p w14:paraId="3FC0DA2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inker, T., &amp; Kurkiewicz, D. (n.d.). pacman: Package Management for R.</w:t>
      </w:r>
    </w:p>
    <w:p w14:paraId="647DB4C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Roelfsema, P. R., van Ooyen, A., &amp; Watanabe, T. (2010). Perceptual learning rules based on reinforcers and attention. </w:t>
      </w:r>
      <w:r w:rsidRPr="002E3AE3">
        <w:rPr>
          <w:i/>
          <w:iCs/>
          <w:noProof/>
          <w:szCs w:val="24"/>
        </w:rPr>
        <w:t>Trends in Cognitive Sciences</w:t>
      </w:r>
      <w:r w:rsidRPr="002E3AE3">
        <w:rPr>
          <w:noProof/>
          <w:szCs w:val="24"/>
        </w:rPr>
        <w:t xml:space="preserve">, </w:t>
      </w:r>
      <w:r w:rsidRPr="002E3AE3">
        <w:rPr>
          <w:i/>
          <w:iCs/>
          <w:noProof/>
          <w:szCs w:val="24"/>
        </w:rPr>
        <w:t>14</w:t>
      </w:r>
      <w:r w:rsidRPr="002E3AE3">
        <w:rPr>
          <w:noProof/>
          <w:szCs w:val="24"/>
        </w:rPr>
        <w:t>(2), 64–71. https://doi.org/10.1016/j.tics.2009.11.005</w:t>
      </w:r>
    </w:p>
    <w:p w14:paraId="458E03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Studio Team. (2015). Integrated Development for R. RStudio, Inc.</w:t>
      </w:r>
    </w:p>
    <w:p w14:paraId="7437755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lastRenderedPageBreak/>
        <w:t xml:space="preserve">Shenhav, A., Botvinick, M., &amp; Cohen, J. (2013). The expected value of control: An integrative theory of anterior cingulate cortex function. </w:t>
      </w:r>
      <w:r w:rsidRPr="002E3AE3">
        <w:rPr>
          <w:i/>
          <w:iCs/>
          <w:noProof/>
          <w:szCs w:val="24"/>
        </w:rPr>
        <w:t>Neuron</w:t>
      </w:r>
      <w:r w:rsidRPr="002E3AE3">
        <w:rPr>
          <w:noProof/>
          <w:szCs w:val="24"/>
        </w:rPr>
        <w:t xml:space="preserve">, </w:t>
      </w:r>
      <w:r w:rsidRPr="002E3AE3">
        <w:rPr>
          <w:i/>
          <w:iCs/>
          <w:noProof/>
          <w:szCs w:val="24"/>
        </w:rPr>
        <w:t>79</w:t>
      </w:r>
      <w:r w:rsidRPr="002E3AE3">
        <w:rPr>
          <w:noProof/>
          <w:szCs w:val="24"/>
        </w:rPr>
        <w:t>(2), 217–240. https://doi.org/10.1016/j.neuron.2013.07.007</w:t>
      </w:r>
    </w:p>
    <w:p w14:paraId="0E9CDFE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Theeuwes, J. (2010). Top-down and bottom-up control of visual selection. </w:t>
      </w:r>
      <w:r w:rsidRPr="002E3AE3">
        <w:rPr>
          <w:i/>
          <w:iCs/>
          <w:noProof/>
          <w:szCs w:val="24"/>
        </w:rPr>
        <w:t>Acta Psychologica</w:t>
      </w:r>
      <w:r w:rsidRPr="002E3AE3">
        <w:rPr>
          <w:noProof/>
          <w:szCs w:val="24"/>
        </w:rPr>
        <w:t xml:space="preserve">, </w:t>
      </w:r>
      <w:r w:rsidRPr="002E3AE3">
        <w:rPr>
          <w:i/>
          <w:iCs/>
          <w:noProof/>
          <w:szCs w:val="24"/>
        </w:rPr>
        <w:t>135</w:t>
      </w:r>
      <w:r w:rsidRPr="002E3AE3">
        <w:rPr>
          <w:noProof/>
          <w:szCs w:val="24"/>
        </w:rPr>
        <w:t>(2), 77–99. https://doi.org/10.1016/j.actpsy.2010.02.006</w:t>
      </w:r>
    </w:p>
    <w:p w14:paraId="3346400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an der Does, A. J. W. (2002). </w:t>
      </w:r>
      <w:r w:rsidRPr="002E3AE3">
        <w:rPr>
          <w:i/>
          <w:iCs/>
          <w:noProof/>
          <w:szCs w:val="24"/>
        </w:rPr>
        <w:t>Handleiding bij de Nederlandse versie van beck depression inventory—second edition (BDI-II-NL). [The Dutch version of the Beck depression inventory].</w:t>
      </w:r>
      <w:r w:rsidRPr="002E3AE3">
        <w:rPr>
          <w:noProof/>
          <w:szCs w:val="24"/>
        </w:rPr>
        <w:t xml:space="preserve"> Amsterdam: Harcourt.</w:t>
      </w:r>
    </w:p>
    <w:p w14:paraId="29129B8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erguts, T., Vassena, E., &amp; Silvetti, M. (2015). Adaptive effort investment in cognitive and physical tasks: a neurocomputational model. </w:t>
      </w:r>
      <w:r w:rsidRPr="002E3AE3">
        <w:rPr>
          <w:i/>
          <w:iCs/>
          <w:noProof/>
          <w:szCs w:val="24"/>
        </w:rPr>
        <w:t>Frontiers in Behavioral Neuroscience</w:t>
      </w:r>
      <w:r w:rsidRPr="002E3AE3">
        <w:rPr>
          <w:noProof/>
          <w:szCs w:val="24"/>
        </w:rPr>
        <w:t xml:space="preserve">, </w:t>
      </w:r>
      <w:r w:rsidRPr="002E3AE3">
        <w:rPr>
          <w:i/>
          <w:iCs/>
          <w:noProof/>
          <w:szCs w:val="24"/>
        </w:rPr>
        <w:t>9</w:t>
      </w:r>
      <w:r w:rsidRPr="002E3AE3">
        <w:rPr>
          <w:noProof/>
          <w:szCs w:val="24"/>
        </w:rPr>
        <w:t>(March). https://doi.org/10.3389/fnbeh.2015.00057</w:t>
      </w:r>
    </w:p>
    <w:p w14:paraId="49E5DEE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Watanabe, S. (2010). Asymptotic Equivalence of Bayes Cross Validation and Widely Applicable Information Criterion in Singular Learning Theory, </w:t>
      </w:r>
      <w:r w:rsidRPr="002E3AE3">
        <w:rPr>
          <w:i/>
          <w:iCs/>
          <w:noProof/>
          <w:szCs w:val="24"/>
        </w:rPr>
        <w:t>11</w:t>
      </w:r>
      <w:r w:rsidRPr="002E3AE3">
        <w:rPr>
          <w:noProof/>
          <w:szCs w:val="24"/>
        </w:rPr>
        <w:t>, 3571–3594. Retrieved from http://arxiv.org/abs/1004.2316</w:t>
      </w:r>
    </w:p>
    <w:p w14:paraId="12A5926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ckham, H. (2017). Tidyverse: Easily install and load ’tidyverse’ packages. R package version, 1(1).</w:t>
      </w:r>
    </w:p>
    <w:p w14:paraId="74EF03C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lke, C. O. (2016). cowplot: streamlined plot theme and plot annotations for ‘ggplot2.’ CRAN Repos.</w:t>
      </w:r>
    </w:p>
    <w:p w14:paraId="10712BF6" w14:textId="77777777" w:rsidR="002E3AE3" w:rsidRPr="002E3AE3" w:rsidRDefault="002E3AE3" w:rsidP="002E3AE3">
      <w:pPr>
        <w:widowControl w:val="0"/>
        <w:autoSpaceDE w:val="0"/>
        <w:autoSpaceDN w:val="0"/>
        <w:adjustRightInd w:val="0"/>
        <w:spacing w:after="0" w:line="480" w:lineRule="auto"/>
        <w:ind w:left="480" w:hanging="480"/>
        <w:rPr>
          <w:noProof/>
        </w:rPr>
      </w:pPr>
      <w:r w:rsidRPr="002E3AE3">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05-03T15:58:00Z" w:initials="IG">
    <w:p w14:paraId="0BA42910" w14:textId="62846AD7" w:rsidR="0052624A" w:rsidRDefault="0052624A">
      <w:pPr>
        <w:pStyle w:val="CommentText"/>
      </w:pPr>
      <w:r>
        <w:rPr>
          <w:rStyle w:val="CommentReference"/>
        </w:rPr>
        <w:annotationRef/>
      </w:r>
      <w:r>
        <w:t xml:space="preserve">@Antonio: do you think that there’s merit in keeping the graph B? </w:t>
      </w:r>
    </w:p>
  </w:comment>
  <w:comment w:id="1" w:author="Ivan Grahek" w:date="2019-01-29T11:47:00Z" w:initials="IG">
    <w:p w14:paraId="5552F5BF" w14:textId="77777777" w:rsidR="005509D4" w:rsidRDefault="005509D4" w:rsidP="002749F6">
      <w:pPr>
        <w:pStyle w:val="CommentText"/>
      </w:pPr>
      <w:r>
        <w:rPr>
          <w:rStyle w:val="CommentReference"/>
        </w:rPr>
        <w:annotationRef/>
      </w:r>
      <w:r>
        <w:t>Add a part on pre-processing the behavior and include how the hit rates and false alarms were calculated.</w:t>
      </w:r>
    </w:p>
  </w:comment>
  <w:comment w:id="2" w:author="Ivan Grahek" w:date="2019-05-03T11:04:00Z" w:initials="IG">
    <w:p w14:paraId="13627C7F" w14:textId="4A2233BC" w:rsidR="005509D4" w:rsidRDefault="005509D4">
      <w:pPr>
        <w:pStyle w:val="CommentText"/>
      </w:pPr>
      <w:r>
        <w:rPr>
          <w:rStyle w:val="CommentReference"/>
        </w:rPr>
        <w:annotationRef/>
      </w:r>
      <w:r>
        <w:t>Change now that we are doing single trials</w:t>
      </w:r>
    </w:p>
  </w:comment>
  <w:comment w:id="3" w:author="Ivan Grahek" w:date="2019-05-02T16:33:00Z" w:initials="IG">
    <w:p w14:paraId="1D5920D4" w14:textId="39509E5F" w:rsidR="005509D4" w:rsidRDefault="005509D4">
      <w:pPr>
        <w:pStyle w:val="CommentText"/>
      </w:pPr>
      <w:r>
        <w:rPr>
          <w:rStyle w:val="CommentReference"/>
        </w:rPr>
        <w:annotationRef/>
      </w:r>
      <w:r>
        <w:t>Do we still need this?</w:t>
      </w:r>
    </w:p>
  </w:comment>
  <w:comment w:id="4" w:author="Ivan Grahek" w:date="2019-05-02T16:33:00Z" w:initials="IG">
    <w:p w14:paraId="46D87FA9" w14:textId="39A28A9E" w:rsidR="005509D4" w:rsidRDefault="005509D4">
      <w:pPr>
        <w:pStyle w:val="CommentText"/>
      </w:pPr>
      <w:r>
        <w:rPr>
          <w:rStyle w:val="CommentReference"/>
        </w:rPr>
        <w:annotationRef/>
      </w:r>
      <w:r>
        <w:t>Change to the average reference</w:t>
      </w:r>
    </w:p>
  </w:comment>
  <w:comment w:id="5" w:author="Ivan Grahek" w:date="2019-03-15T10:17:00Z" w:initials="IG">
    <w:p w14:paraId="2AD44FAB" w14:textId="191B777B" w:rsidR="005509D4" w:rsidRDefault="005509D4">
      <w:pPr>
        <w:pStyle w:val="CommentText"/>
      </w:pPr>
      <w:r>
        <w:rPr>
          <w:rStyle w:val="CommentReference"/>
        </w:rPr>
        <w:annotationRef/>
      </w:r>
      <w:r>
        <w:t>Change if we go for the baseline normalization</w:t>
      </w:r>
    </w:p>
  </w:comment>
  <w:comment w:id="6" w:author="Ivan Grahek" w:date="2019-02-09T14:04:00Z" w:initials="IG">
    <w:p w14:paraId="7EE80669" w14:textId="6B7A0B0E" w:rsidR="005509D4" w:rsidRDefault="005509D4">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7" w:author="Ivan Grahek" w:date="2019-02-09T14:10:00Z" w:initials="IG">
    <w:p w14:paraId="08DA60F3" w14:textId="6E3A3C95" w:rsidR="005509D4" w:rsidRDefault="005509D4">
      <w:pPr>
        <w:pStyle w:val="CommentText"/>
      </w:pPr>
      <w:r>
        <w:rPr>
          <w:rStyle w:val="CommentReference"/>
        </w:rPr>
        <w:annotationRef/>
      </w:r>
      <w:r>
        <w:t xml:space="preserve">This table could be merged with Table 3 or moved to the supplementary materials. </w:t>
      </w:r>
    </w:p>
  </w:comment>
  <w:comment w:id="8" w:author="Ivan Grahek" w:date="2019-02-09T14:08:00Z" w:initials="IG">
    <w:p w14:paraId="00A9CCF1" w14:textId="7E21FF27" w:rsidR="005509D4" w:rsidRDefault="005509D4">
      <w:pPr>
        <w:pStyle w:val="CommentText"/>
      </w:pPr>
      <w:r>
        <w:rPr>
          <w:rStyle w:val="CommentReference"/>
        </w:rPr>
        <w:annotationRef/>
      </w:r>
      <w:r>
        <w:t xml:space="preserve">The font in all of the graphs will be increased. </w:t>
      </w:r>
    </w:p>
  </w:comment>
  <w:comment w:id="9" w:author="Ivan Grahek" w:date="2019-03-15T10:32:00Z" w:initials="IG">
    <w:p w14:paraId="1A78F42E" w14:textId="20DAED21" w:rsidR="005509D4" w:rsidRDefault="005509D4">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1" w:author="Gilles Pourtois" w:date="2019-02-12T14:28:00Z" w:initials="GP">
    <w:p w14:paraId="7A6947E0" w14:textId="5A1AD815" w:rsidR="005509D4" w:rsidRDefault="005509D4">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2" w:author="Gilles Pourtois" w:date="2019-02-12T14:30:00Z" w:initials="GP">
    <w:p w14:paraId="37CDA2BC" w14:textId="52EFB07E" w:rsidR="005509D4" w:rsidRDefault="005509D4">
      <w:pPr>
        <w:pStyle w:val="CommentText"/>
      </w:pPr>
      <w:r>
        <w:rPr>
          <w:rStyle w:val="CommentReference"/>
        </w:rPr>
        <w:annotationRef/>
      </w:r>
      <w:r>
        <w:t>Weird this, right? Isn’t the case that participants should improve more for high-rewarded color?</w:t>
      </w:r>
    </w:p>
  </w:comment>
  <w:comment w:id="13" w:author="Ivan Grahek" w:date="2019-03-15T10:35:00Z" w:initials="IG">
    <w:p w14:paraId="58705832" w14:textId="3E41E23E" w:rsidR="005509D4" w:rsidRDefault="005509D4">
      <w:pPr>
        <w:pStyle w:val="CommentText"/>
      </w:pPr>
      <w:r>
        <w:rPr>
          <w:rStyle w:val="CommentReference"/>
        </w:rPr>
        <w:annotationRef/>
      </w:r>
      <w:r>
        <w:t>Antonio: I wouldn’t over-interpret this finding, the ER is not very high (8.43).</w:t>
      </w:r>
    </w:p>
  </w:comment>
  <w:comment w:id="14" w:author="Gilles Pourtois" w:date="2019-02-12T14:31:00Z" w:initials="GP">
    <w:p w14:paraId="3BE8451B" w14:textId="5536837A" w:rsidR="005509D4" w:rsidRDefault="005509D4">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15" w:author="Ivan Grahek" w:date="2019-03-15T10:36:00Z" w:initials="IG">
    <w:p w14:paraId="147D1BAD" w14:textId="0C537C15" w:rsidR="005509D4" w:rsidRDefault="005509D4">
      <w:pPr>
        <w:pStyle w:val="CommentText"/>
      </w:pPr>
      <w:r>
        <w:rPr>
          <w:rStyle w:val="CommentReference"/>
        </w:rPr>
        <w:annotationRef/>
      </w:r>
      <w:r>
        <w:t>Antonio: Again, I wouldn’t over-interpret this finding (</w:t>
      </w:r>
      <w:r w:rsidRPr="00F57403">
        <w:t>ER = 7.20</w:t>
      </w:r>
      <w:r>
        <w:t>).</w:t>
      </w:r>
    </w:p>
  </w:comment>
  <w:comment w:id="16" w:author="Ivan Grahek" w:date="2019-05-03T15:41:00Z" w:initials="IG">
    <w:p w14:paraId="1DB20E5C" w14:textId="270F5B4C" w:rsidR="00DF5EDD" w:rsidRDefault="00DF5EDD">
      <w:pPr>
        <w:pStyle w:val="CommentText"/>
      </w:pPr>
      <w:r>
        <w:rPr>
          <w:rStyle w:val="CommentReference"/>
        </w:rPr>
        <w:annotationRef/>
      </w:r>
      <w:r w:rsidR="00A20091">
        <w:t>@</w:t>
      </w:r>
      <w:r>
        <w:t>Antonio these look amazing!!!</w:t>
      </w:r>
      <w:r w:rsidR="00A20091">
        <w:t xml:space="preserve"> Very well done </w:t>
      </w:r>
      <w:r w:rsidR="00A20091">
        <w:sym w:font="Wingdings" w:char="F04A"/>
      </w:r>
    </w:p>
    <w:p w14:paraId="6EE4BF18" w14:textId="20930A2A" w:rsidR="000B265F" w:rsidRDefault="000B265F">
      <w:pPr>
        <w:pStyle w:val="CommentText"/>
      </w:pPr>
    </w:p>
    <w:p w14:paraId="43F9B7A9" w14:textId="7D26BC07" w:rsidR="000B265F" w:rsidRDefault="000B265F">
      <w:pPr>
        <w:pStyle w:val="CommentText"/>
      </w:pPr>
      <w:r>
        <w:t>Could you do a caption for these?</w:t>
      </w:r>
    </w:p>
    <w:p w14:paraId="2806F354" w14:textId="5E3261C4" w:rsidR="00DF5EDD" w:rsidRDefault="00DF5EDD">
      <w:pPr>
        <w:pStyle w:val="CommentText"/>
      </w:pPr>
    </w:p>
    <w:p w14:paraId="15E08E98" w14:textId="74AB2900" w:rsidR="00DF5EDD" w:rsidRDefault="00DF5EDD">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w:t>
      </w:r>
      <w:r w:rsidR="000B265F">
        <w:t>re before we change the figure.</w:t>
      </w:r>
    </w:p>
    <w:p w14:paraId="6550DC0F" w14:textId="4DD1A314" w:rsidR="000B265F" w:rsidRDefault="000B265F">
      <w:pPr>
        <w:pStyle w:val="CommentText"/>
      </w:pPr>
    </w:p>
    <w:p w14:paraId="7E6A21A2" w14:textId="376BC168" w:rsidR="000B265F" w:rsidRDefault="000B265F">
      <w:pPr>
        <w:pStyle w:val="CommentText"/>
      </w:pPr>
      <w:r>
        <w:t>Finally, there is a figure 2 in the folder with the raw values. Was your idea to include it there as well?</w:t>
      </w:r>
    </w:p>
  </w:comment>
  <w:comment w:id="18" w:author="Gilles Pourtois" w:date="2019-02-12T14:37:00Z" w:initials="GP">
    <w:p w14:paraId="642D1D86" w14:textId="0FF957A4" w:rsidR="005509D4" w:rsidRDefault="005509D4">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19" w:author="Gilles Pourtois" w:date="2019-02-12T14:40:00Z" w:initials="GP">
    <w:p w14:paraId="5EF914C4" w14:textId="31FEC6D6" w:rsidR="005509D4" w:rsidRDefault="005509D4">
      <w:pPr>
        <w:pStyle w:val="CommentText"/>
      </w:pPr>
      <w:r>
        <w:rPr>
          <w:rStyle w:val="CommentReference"/>
        </w:rPr>
        <w:annotationRef/>
      </w:r>
      <w:r>
        <w:t>I don’t think it is a replication here: here you focus on feature-based attention, and competition between two stimuli both having some value.</w:t>
      </w:r>
    </w:p>
  </w:comment>
  <w:comment w:id="20" w:author="Gilles Pourtois" w:date="2019-02-12T14:40:00Z" w:initials="GP">
    <w:p w14:paraId="6FFED0A0" w14:textId="6556C1AB" w:rsidR="005509D4" w:rsidRDefault="005509D4">
      <w:pPr>
        <w:pStyle w:val="CommentText"/>
      </w:pPr>
      <w:r>
        <w:rPr>
          <w:rStyle w:val="CommentReference"/>
        </w:rPr>
        <w:annotationRef/>
      </w:r>
      <w:r>
        <w:t>Unclear to me if you can draw this conclusion.</w:t>
      </w:r>
    </w:p>
  </w:comment>
  <w:comment w:id="26" w:author="Gilles Pourtois" w:date="2019-02-12T14:42:00Z" w:initials="GP">
    <w:p w14:paraId="686F6E8B" w14:textId="5E2FCD5D" w:rsidR="005509D4" w:rsidRDefault="005509D4">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w:t>
      </w:r>
      <w:proofErr w:type="spellStart"/>
      <w:r>
        <w:t>Desimone</w:t>
      </w:r>
      <w:proofErr w:type="spellEnd"/>
      <w:r>
        <w:t xml:space="preserve"> &amp; Duncan is probably the best model here, given the competition)</w:t>
      </w:r>
    </w:p>
  </w:comment>
  <w:comment w:id="27" w:author="Gilles Pourtois" w:date="2019-02-12T14:44:00Z" w:initials="GP">
    <w:p w14:paraId="1248484F" w14:textId="77777777" w:rsidR="005509D4" w:rsidRDefault="005509D4">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5509D4" w:rsidRDefault="005509D4">
      <w:pPr>
        <w:pStyle w:val="CommentText"/>
      </w:pPr>
    </w:p>
    <w:p w14:paraId="3D982E49" w14:textId="24A8C315" w:rsidR="005509D4" w:rsidRDefault="005509D4">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5509D4" w:rsidRDefault="005509D4">
      <w:pPr>
        <w:pStyle w:val="CommentText"/>
      </w:pPr>
    </w:p>
    <w:p w14:paraId="619D75CE" w14:textId="163469B5" w:rsidR="005509D4" w:rsidRDefault="005509D4">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2" w:author="Gilles Pourtois" w:date="2019-02-12T14:47:00Z" w:initials="GP">
    <w:p w14:paraId="30E868A1" w14:textId="4E3EDDCA" w:rsidR="005509D4" w:rsidRDefault="005509D4">
      <w:pPr>
        <w:pStyle w:val="CommentText"/>
      </w:pPr>
      <w:r>
        <w:rPr>
          <w:rStyle w:val="CommentReference"/>
        </w:rPr>
        <w:annotationRef/>
      </w:r>
      <w:r>
        <w:t xml:space="preserve">I think it is implausible…and cannot also explain why then you found an effect/change for the low reward stimulus across phases. </w:t>
      </w:r>
    </w:p>
  </w:comment>
  <w:comment w:id="33" w:author="Gilles Pourtois" w:date="2019-02-12T15:02:00Z" w:initials="GP">
    <w:p w14:paraId="73D63071" w14:textId="42B664BD" w:rsidR="005509D4" w:rsidRDefault="005509D4">
      <w:pPr>
        <w:pStyle w:val="CommentText"/>
      </w:pPr>
      <w:r>
        <w:rPr>
          <w:rStyle w:val="CommentReference"/>
        </w:rPr>
        <w:annotationRef/>
      </w:r>
      <w:r>
        <w:t>Not sure about the accuracy of this</w:t>
      </w:r>
    </w:p>
  </w:comment>
  <w:comment w:id="34" w:author="Gilles Pourtois" w:date="2019-02-12T15:02:00Z" w:initials="GP">
    <w:p w14:paraId="200EEA2D" w14:textId="59935F08" w:rsidR="005509D4" w:rsidRDefault="005509D4">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35" w:author="Gilles Pourtois" w:date="2019-02-12T15:05:00Z" w:initials="GP">
    <w:p w14:paraId="33CFA73D" w14:textId="0976DB69" w:rsidR="005509D4" w:rsidRDefault="005509D4">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36" w:author="Gilles Pourtois" w:date="2019-02-12T15:07:00Z" w:initials="GP">
    <w:p w14:paraId="509D5469" w14:textId="2C771A37" w:rsidR="005509D4" w:rsidRDefault="005509D4">
      <w:pPr>
        <w:pStyle w:val="CommentText"/>
      </w:pPr>
      <w:r>
        <w:rPr>
          <w:rStyle w:val="CommentReference"/>
        </w:rPr>
        <w:annotationRef/>
      </w:r>
      <w:r>
        <w:t>Unsure about this again. What you measure here is competition between 2 value-based stimuli, not between goal and value.</w:t>
      </w:r>
    </w:p>
  </w:comment>
  <w:comment w:id="37" w:author="Gilles Pourtois" w:date="2019-02-12T15:08:00Z" w:initials="GP">
    <w:p w14:paraId="3395808D" w14:textId="34EB6B37" w:rsidR="005509D4" w:rsidRDefault="005509D4">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38" w:author="Gilles Pourtois" w:date="2019-02-12T15:10:00Z" w:initials="GP">
    <w:p w14:paraId="3307E5A0" w14:textId="388B2E15" w:rsidR="005509D4" w:rsidRDefault="005509D4">
      <w:pPr>
        <w:pStyle w:val="CommentText"/>
      </w:pPr>
      <w:r>
        <w:rPr>
          <w:rStyle w:val="CommentReference"/>
        </w:rPr>
        <w:annotationRef/>
      </w:r>
      <w:r>
        <w:t xml:space="preserve">Unclear to me which result of your study shows this? </w:t>
      </w:r>
    </w:p>
  </w:comment>
  <w:comment w:id="39" w:author="Gilles Pourtois" w:date="2019-02-12T15:10:00Z" w:initials="GP">
    <w:p w14:paraId="3439B156" w14:textId="59095BD5" w:rsidR="005509D4" w:rsidRDefault="005509D4">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0" w:author="Gilles Pourtois" w:date="2019-02-12T15:11:00Z" w:initials="GP">
    <w:p w14:paraId="73C043A4" w14:textId="30A7E057" w:rsidR="005509D4" w:rsidRDefault="005509D4">
      <w:pPr>
        <w:pStyle w:val="CommentText"/>
      </w:pPr>
      <w:r>
        <w:rPr>
          <w:rStyle w:val="CommentReference"/>
        </w:rPr>
        <w:annotationRef/>
      </w:r>
      <w:r>
        <w:t xml:space="preserve">I would kindly disagree and </w:t>
      </w:r>
      <w:proofErr w:type="spellStart"/>
      <w:r>
        <w:t>Theeuwes</w:t>
      </w:r>
      <w:proofErr w:type="spellEnd"/>
      <w:r>
        <w:t xml:space="preserve">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1" w:author="Gilles Pourtois" w:date="2019-02-12T15:13:00Z" w:initials="GP">
    <w:p w14:paraId="29DCCCB8" w14:textId="540C3E26" w:rsidR="005509D4" w:rsidRDefault="005509D4">
      <w:pPr>
        <w:pStyle w:val="CommentText"/>
      </w:pPr>
      <w:r>
        <w:rPr>
          <w:rStyle w:val="CommentReference"/>
        </w:rPr>
        <w:annotationRef/>
      </w:r>
      <w:r>
        <w:t>Unclear to me this</w:t>
      </w:r>
    </w:p>
  </w:comment>
  <w:comment w:id="42" w:author="Ivan Grahek" w:date="2019-02-09T14:15:00Z" w:initials="IG">
    <w:p w14:paraId="0ECD07BE" w14:textId="00E18607" w:rsidR="005509D4" w:rsidRDefault="005509D4">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A42910" w15:done="0"/>
  <w15:commentEx w15:paraId="5552F5BF" w15:done="0"/>
  <w15:commentEx w15:paraId="13627C7F" w15:done="0"/>
  <w15:commentEx w15:paraId="1D5920D4" w15:done="0"/>
  <w15:commentEx w15:paraId="46D87FA9" w15:done="0"/>
  <w15:commentEx w15:paraId="2AD44FAB"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0239F2" w14:textId="77777777" w:rsidR="00293D2D" w:rsidRDefault="00293D2D" w:rsidP="00AD5698">
      <w:pPr>
        <w:spacing w:after="0" w:line="240" w:lineRule="auto"/>
      </w:pPr>
      <w:r>
        <w:separator/>
      </w:r>
    </w:p>
  </w:endnote>
  <w:endnote w:type="continuationSeparator" w:id="0">
    <w:p w14:paraId="56FBCEA8" w14:textId="77777777" w:rsidR="00293D2D" w:rsidRDefault="00293D2D"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5509D4" w:rsidRDefault="005509D4"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5509D4" w:rsidRDefault="005509D4"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3D18AE" w14:textId="77777777" w:rsidR="00293D2D" w:rsidRDefault="00293D2D" w:rsidP="00AD5698">
      <w:pPr>
        <w:spacing w:after="0" w:line="240" w:lineRule="auto"/>
      </w:pPr>
      <w:r>
        <w:separator/>
      </w:r>
    </w:p>
  </w:footnote>
  <w:footnote w:type="continuationSeparator" w:id="0">
    <w:p w14:paraId="455C2012" w14:textId="77777777" w:rsidR="00293D2D" w:rsidRDefault="00293D2D"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3A847A45" w:rsidR="005509D4" w:rsidRDefault="005509D4">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C03E65">
          <w:rPr>
            <w:noProof/>
            <w:szCs w:val="24"/>
          </w:rPr>
          <w:t>27</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5509D4" w:rsidRDefault="005509D4"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7"/>
  </w:num>
  <w:num w:numId="3">
    <w:abstractNumId w:val="17"/>
  </w:num>
  <w:num w:numId="4">
    <w:abstractNumId w:val="39"/>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8"/>
  </w:num>
  <w:num w:numId="34">
    <w:abstractNumId w:val="22"/>
  </w:num>
  <w:num w:numId="35">
    <w:abstractNumId w:val="14"/>
  </w:num>
  <w:num w:numId="36">
    <w:abstractNumId w:val="30"/>
  </w:num>
  <w:num w:numId="37">
    <w:abstractNumId w:val="34"/>
  </w:num>
  <w:num w:numId="38">
    <w:abstractNumId w:val="31"/>
  </w:num>
  <w:num w:numId="39">
    <w:abstractNumId w:val="18"/>
  </w:num>
  <w:num w:numId="40">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3739"/>
    <w:rsid w:val="00033749"/>
    <w:rsid w:val="00034038"/>
    <w:rsid w:val="00035288"/>
    <w:rsid w:val="000370C9"/>
    <w:rsid w:val="00040E81"/>
    <w:rsid w:val="000421E9"/>
    <w:rsid w:val="00042B55"/>
    <w:rsid w:val="0004428E"/>
    <w:rsid w:val="00044D29"/>
    <w:rsid w:val="00044E78"/>
    <w:rsid w:val="00045572"/>
    <w:rsid w:val="00045E5F"/>
    <w:rsid w:val="00046163"/>
    <w:rsid w:val="00046E8F"/>
    <w:rsid w:val="000474D2"/>
    <w:rsid w:val="00050303"/>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BF2"/>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B0D"/>
    <w:rsid w:val="005D72C4"/>
    <w:rsid w:val="005E0446"/>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931"/>
    <w:rsid w:val="00A11155"/>
    <w:rsid w:val="00A1583D"/>
    <w:rsid w:val="00A16695"/>
    <w:rsid w:val="00A16775"/>
    <w:rsid w:val="00A16807"/>
    <w:rsid w:val="00A177E1"/>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F82"/>
    <w:rsid w:val="00BB208B"/>
    <w:rsid w:val="00BB21C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B6"/>
    <w:rsid w:val="00BC4522"/>
    <w:rsid w:val="00BC614E"/>
    <w:rsid w:val="00BC6979"/>
    <w:rsid w:val="00BC74B2"/>
    <w:rsid w:val="00BC78D5"/>
    <w:rsid w:val="00BC7927"/>
    <w:rsid w:val="00BC7D05"/>
    <w:rsid w:val="00BD0727"/>
    <w:rsid w:val="00BD12A6"/>
    <w:rsid w:val="00BD1B71"/>
    <w:rsid w:val="00BD23CF"/>
    <w:rsid w:val="00BD264C"/>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3CF"/>
    <w:rsid w:val="00C153E4"/>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6EF"/>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E0001D"/>
    <w:rsid w:val="00E0155E"/>
    <w:rsid w:val="00E02FBC"/>
    <w:rsid w:val="00E037D6"/>
    <w:rsid w:val="00E05554"/>
    <w:rsid w:val="00E05766"/>
    <w:rsid w:val="00E0602B"/>
    <w:rsid w:val="00E0771A"/>
    <w:rsid w:val="00E07908"/>
    <w:rsid w:val="00E07982"/>
    <w:rsid w:val="00E07A1B"/>
    <w:rsid w:val="00E1045E"/>
    <w:rsid w:val="00E109F9"/>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semiHidden/>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8.jpeg"/><Relationship Id="rId29" Type="http://schemas.openxmlformats.org/officeDocument/2006/relationships/image" Target="media/image18.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eader" Target="header1.xml"/><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1/relationships/commentsExtended" Target="commentsExtended.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E33CF3-F360-427E-9F0B-7C964191D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3</TotalTime>
  <Pages>36</Pages>
  <Words>28574</Words>
  <Characters>162872</Characters>
  <Application>Microsoft Office Word</Application>
  <DocSecurity>0</DocSecurity>
  <Lines>1357</Lines>
  <Paragraphs>3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91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83</cp:revision>
  <cp:lastPrinted>2019-05-03T09:29:00Z</cp:lastPrinted>
  <dcterms:created xsi:type="dcterms:W3CDTF">2019-02-26T16:44:00Z</dcterms:created>
  <dcterms:modified xsi:type="dcterms:W3CDTF">2019-05-03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